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A170A0" w:rsidRDefault="00A170A0" w:rsidP="0080100E"/>
                          <w:p w14:paraId="0074EEEE" w14:textId="77777777" w:rsidR="00A170A0" w:rsidRDefault="00A170A0" w:rsidP="0080100E"/>
                          <w:p w14:paraId="20FED896" w14:textId="77777777" w:rsidR="00A170A0" w:rsidRDefault="00A170A0" w:rsidP="0080100E"/>
                          <w:p w14:paraId="6BC7A7D7" w14:textId="77777777" w:rsidR="00A170A0" w:rsidRDefault="00A170A0" w:rsidP="0080100E"/>
                          <w:p w14:paraId="657ED508" w14:textId="77777777" w:rsidR="00A170A0" w:rsidRDefault="00A170A0" w:rsidP="0080100E"/>
                          <w:p w14:paraId="4DBF881F" w14:textId="77777777" w:rsidR="00A170A0" w:rsidRDefault="00A170A0" w:rsidP="0080100E"/>
                          <w:p w14:paraId="47D5DC89" w14:textId="77777777" w:rsidR="00A170A0" w:rsidRDefault="00A170A0"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A170A0" w:rsidRDefault="00A170A0" w:rsidP="0080100E"/>
                    <w:p w14:paraId="0074EEEE" w14:textId="77777777" w:rsidR="00A170A0" w:rsidRDefault="00A170A0" w:rsidP="0080100E"/>
                    <w:p w14:paraId="20FED896" w14:textId="77777777" w:rsidR="00A170A0" w:rsidRDefault="00A170A0" w:rsidP="0080100E"/>
                    <w:p w14:paraId="6BC7A7D7" w14:textId="77777777" w:rsidR="00A170A0" w:rsidRDefault="00A170A0" w:rsidP="0080100E"/>
                    <w:p w14:paraId="657ED508" w14:textId="77777777" w:rsidR="00A170A0" w:rsidRDefault="00A170A0" w:rsidP="0080100E"/>
                    <w:p w14:paraId="4DBF881F" w14:textId="77777777" w:rsidR="00A170A0" w:rsidRDefault="00A170A0" w:rsidP="0080100E"/>
                    <w:p w14:paraId="47D5DC89" w14:textId="77777777" w:rsidR="00A170A0" w:rsidRDefault="00A170A0"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r w:rsidRPr="002B6B6F">
        <w:rPr>
          <w:lang w:val="en-US"/>
        </w:rPr>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573A849B" w14:textId="54B4DAA2" w:rsidR="00917C1D"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1243219" w:history="1">
        <w:r w:rsidR="00917C1D" w:rsidRPr="00646CDC">
          <w:rPr>
            <w:rStyle w:val="Hyperlink"/>
          </w:rPr>
          <w:t>Figura 1 - Motor avançado de busca da ACM (próprio, 2020)</w:t>
        </w:r>
        <w:r w:rsidR="00917C1D">
          <w:rPr>
            <w:webHidden/>
          </w:rPr>
          <w:tab/>
        </w:r>
        <w:r w:rsidR="00917C1D">
          <w:rPr>
            <w:webHidden/>
          </w:rPr>
          <w:fldChar w:fldCharType="begin"/>
        </w:r>
        <w:r w:rsidR="00917C1D">
          <w:rPr>
            <w:webHidden/>
          </w:rPr>
          <w:instrText xml:space="preserve"> PAGEREF _Toc41243219 \h </w:instrText>
        </w:r>
        <w:r w:rsidR="00917C1D">
          <w:rPr>
            <w:webHidden/>
          </w:rPr>
        </w:r>
        <w:r w:rsidR="00917C1D">
          <w:rPr>
            <w:webHidden/>
          </w:rPr>
          <w:fldChar w:fldCharType="separate"/>
        </w:r>
        <w:r w:rsidR="00917C1D">
          <w:rPr>
            <w:webHidden/>
          </w:rPr>
          <w:t>18</w:t>
        </w:r>
        <w:r w:rsidR="00917C1D">
          <w:rPr>
            <w:webHidden/>
          </w:rPr>
          <w:fldChar w:fldCharType="end"/>
        </w:r>
      </w:hyperlink>
    </w:p>
    <w:p w14:paraId="7AFE13D5" w14:textId="557554FB"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0" w:history="1">
        <w:r w:rsidR="00917C1D" w:rsidRPr="00646CDC">
          <w:rPr>
            <w:rStyle w:val="Hyperlink"/>
          </w:rPr>
          <w:t>Figura 2 - Resultado de busca dos proceedings no motor de busca da ACM (próprio, 2020)</w:t>
        </w:r>
        <w:r w:rsidR="00917C1D">
          <w:rPr>
            <w:webHidden/>
          </w:rPr>
          <w:tab/>
        </w:r>
        <w:r w:rsidR="00917C1D">
          <w:rPr>
            <w:webHidden/>
          </w:rPr>
          <w:fldChar w:fldCharType="begin"/>
        </w:r>
        <w:r w:rsidR="00917C1D">
          <w:rPr>
            <w:webHidden/>
          </w:rPr>
          <w:instrText xml:space="preserve"> PAGEREF _Toc41243220 \h </w:instrText>
        </w:r>
        <w:r w:rsidR="00917C1D">
          <w:rPr>
            <w:webHidden/>
          </w:rPr>
        </w:r>
        <w:r w:rsidR="00917C1D">
          <w:rPr>
            <w:webHidden/>
          </w:rPr>
          <w:fldChar w:fldCharType="separate"/>
        </w:r>
        <w:r w:rsidR="00917C1D">
          <w:rPr>
            <w:webHidden/>
          </w:rPr>
          <w:t>19</w:t>
        </w:r>
        <w:r w:rsidR="00917C1D">
          <w:rPr>
            <w:webHidden/>
          </w:rPr>
          <w:fldChar w:fldCharType="end"/>
        </w:r>
      </w:hyperlink>
    </w:p>
    <w:p w14:paraId="004BD74E" w14:textId="6488BD6E"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1" w:history="1">
        <w:r w:rsidR="00917C1D" w:rsidRPr="00646CDC">
          <w:rPr>
            <w:rStyle w:val="Hyperlink"/>
          </w:rPr>
          <w:t>Figura 3 - Resultado de busca dos journals no motor de busca da ACM (próprio, 2020)</w:t>
        </w:r>
        <w:r w:rsidR="00917C1D">
          <w:rPr>
            <w:webHidden/>
          </w:rPr>
          <w:tab/>
        </w:r>
        <w:r w:rsidR="00917C1D">
          <w:rPr>
            <w:webHidden/>
          </w:rPr>
          <w:fldChar w:fldCharType="begin"/>
        </w:r>
        <w:r w:rsidR="00917C1D">
          <w:rPr>
            <w:webHidden/>
          </w:rPr>
          <w:instrText xml:space="preserve"> PAGEREF _Toc41243221 \h </w:instrText>
        </w:r>
        <w:r w:rsidR="00917C1D">
          <w:rPr>
            <w:webHidden/>
          </w:rPr>
        </w:r>
        <w:r w:rsidR="00917C1D">
          <w:rPr>
            <w:webHidden/>
          </w:rPr>
          <w:fldChar w:fldCharType="separate"/>
        </w:r>
        <w:r w:rsidR="00917C1D">
          <w:rPr>
            <w:webHidden/>
          </w:rPr>
          <w:t>19</w:t>
        </w:r>
        <w:r w:rsidR="00917C1D">
          <w:rPr>
            <w:webHidden/>
          </w:rPr>
          <w:fldChar w:fldCharType="end"/>
        </w:r>
      </w:hyperlink>
    </w:p>
    <w:p w14:paraId="788F87CD" w14:textId="19D37B00"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2" w:history="1">
        <w:r w:rsidR="00917C1D" w:rsidRPr="00646CDC">
          <w:rPr>
            <w:rStyle w:val="Hyperlink"/>
          </w:rPr>
          <w:t>Figura 4 - Etapas realizadas para filtrar os trabalhos encontrados no motor de busca da ACM (próprio, 2020)</w:t>
        </w:r>
        <w:r w:rsidR="00917C1D">
          <w:rPr>
            <w:webHidden/>
          </w:rPr>
          <w:tab/>
        </w:r>
        <w:r w:rsidR="00917C1D">
          <w:rPr>
            <w:webHidden/>
          </w:rPr>
          <w:fldChar w:fldCharType="begin"/>
        </w:r>
        <w:r w:rsidR="00917C1D">
          <w:rPr>
            <w:webHidden/>
          </w:rPr>
          <w:instrText xml:space="preserve"> PAGEREF _Toc41243222 \h </w:instrText>
        </w:r>
        <w:r w:rsidR="00917C1D">
          <w:rPr>
            <w:webHidden/>
          </w:rPr>
        </w:r>
        <w:r w:rsidR="00917C1D">
          <w:rPr>
            <w:webHidden/>
          </w:rPr>
          <w:fldChar w:fldCharType="separate"/>
        </w:r>
        <w:r w:rsidR="00917C1D">
          <w:rPr>
            <w:webHidden/>
          </w:rPr>
          <w:t>20</w:t>
        </w:r>
        <w:r w:rsidR="00917C1D">
          <w:rPr>
            <w:webHidden/>
          </w:rPr>
          <w:fldChar w:fldCharType="end"/>
        </w:r>
      </w:hyperlink>
    </w:p>
    <w:p w14:paraId="3559B3B8" w14:textId="664D403B"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3" w:history="1">
        <w:r w:rsidR="00917C1D" w:rsidRPr="00646CDC">
          <w:rPr>
            <w:rStyle w:val="Hyperlink"/>
          </w:rPr>
          <w:t>Figura 5 - Filtro em cima dos trabalhos selecionados através do resumo (próprio, 2020)</w:t>
        </w:r>
        <w:r w:rsidR="00917C1D">
          <w:rPr>
            <w:webHidden/>
          </w:rPr>
          <w:tab/>
        </w:r>
        <w:r w:rsidR="00917C1D">
          <w:rPr>
            <w:webHidden/>
          </w:rPr>
          <w:fldChar w:fldCharType="begin"/>
        </w:r>
        <w:r w:rsidR="00917C1D">
          <w:rPr>
            <w:webHidden/>
          </w:rPr>
          <w:instrText xml:space="preserve"> PAGEREF _Toc41243223 \h </w:instrText>
        </w:r>
        <w:r w:rsidR="00917C1D">
          <w:rPr>
            <w:webHidden/>
          </w:rPr>
        </w:r>
        <w:r w:rsidR="00917C1D">
          <w:rPr>
            <w:webHidden/>
          </w:rPr>
          <w:fldChar w:fldCharType="separate"/>
        </w:r>
        <w:r w:rsidR="00917C1D">
          <w:rPr>
            <w:webHidden/>
          </w:rPr>
          <w:t>20</w:t>
        </w:r>
        <w:r w:rsidR="00917C1D">
          <w:rPr>
            <w:webHidden/>
          </w:rPr>
          <w:fldChar w:fldCharType="end"/>
        </w:r>
      </w:hyperlink>
    </w:p>
    <w:p w14:paraId="4D505F74" w14:textId="51F21318"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4" w:history="1">
        <w:r w:rsidR="00917C1D" w:rsidRPr="00646CDC">
          <w:rPr>
            <w:rStyle w:val="Hyperlink"/>
          </w:rPr>
          <w:t>Figura 6 - Procedimento de filtro realizado baseado nos trabalhos encontrados no motor de busca da ACM (próprio, 2020)</w:t>
        </w:r>
        <w:r w:rsidR="00917C1D">
          <w:rPr>
            <w:webHidden/>
          </w:rPr>
          <w:tab/>
        </w:r>
        <w:r w:rsidR="00917C1D">
          <w:rPr>
            <w:webHidden/>
          </w:rPr>
          <w:fldChar w:fldCharType="begin"/>
        </w:r>
        <w:r w:rsidR="00917C1D">
          <w:rPr>
            <w:webHidden/>
          </w:rPr>
          <w:instrText xml:space="preserve"> PAGEREF _Toc41243224 \h </w:instrText>
        </w:r>
        <w:r w:rsidR="00917C1D">
          <w:rPr>
            <w:webHidden/>
          </w:rPr>
        </w:r>
        <w:r w:rsidR="00917C1D">
          <w:rPr>
            <w:webHidden/>
          </w:rPr>
          <w:fldChar w:fldCharType="separate"/>
        </w:r>
        <w:r w:rsidR="00917C1D">
          <w:rPr>
            <w:webHidden/>
          </w:rPr>
          <w:t>21</w:t>
        </w:r>
        <w:r w:rsidR="00917C1D">
          <w:rPr>
            <w:webHidden/>
          </w:rPr>
          <w:fldChar w:fldCharType="end"/>
        </w:r>
      </w:hyperlink>
    </w:p>
    <w:p w14:paraId="77AC117D" w14:textId="4ED3507E" w:rsidR="008F2AE9" w:rsidRDefault="002E2086" w:rsidP="00917C1D">
      <w:pPr>
        <w:pStyle w:val="Rodap"/>
      </w:pPr>
      <w:r>
        <w:fldChar w:fldCharType="end"/>
      </w:r>
    </w:p>
    <w:p w14:paraId="1F27E29F" w14:textId="77777777" w:rsidR="008F2AE9" w:rsidRDefault="008F2AE9" w:rsidP="0080100E">
      <w:pPr>
        <w:pStyle w:val="Ttulo0"/>
      </w:pPr>
      <w:r>
        <w:lastRenderedPageBreak/>
        <w:t>Lista de Tabelas</w:t>
      </w:r>
    </w:p>
    <w:p w14:paraId="70943750" w14:textId="0E1C6F25" w:rsidR="00B352F0" w:rsidRDefault="00F135CF">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le" </w:instrText>
      </w:r>
      <w:r>
        <w:fldChar w:fldCharType="separate"/>
      </w:r>
      <w:hyperlink w:anchor="_Toc41243154" w:history="1">
        <w:r w:rsidR="00B352F0" w:rsidRPr="00694BA2">
          <w:rPr>
            <w:rStyle w:val="Hyperlink"/>
          </w:rPr>
          <w:t>Table 1 Relação das funcionalidades desenvolvidas em cada artigo revisado (próprio, 2020)</w:t>
        </w:r>
        <w:r w:rsidR="00B352F0">
          <w:rPr>
            <w:webHidden/>
          </w:rPr>
          <w:tab/>
        </w:r>
        <w:r w:rsidR="00B352F0">
          <w:rPr>
            <w:webHidden/>
          </w:rPr>
          <w:fldChar w:fldCharType="begin"/>
        </w:r>
        <w:r w:rsidR="00B352F0">
          <w:rPr>
            <w:webHidden/>
          </w:rPr>
          <w:instrText xml:space="preserve"> PAGEREF _Toc41243154 \h </w:instrText>
        </w:r>
        <w:r w:rsidR="00B352F0">
          <w:rPr>
            <w:webHidden/>
          </w:rPr>
        </w:r>
        <w:r w:rsidR="00B352F0">
          <w:rPr>
            <w:webHidden/>
          </w:rPr>
          <w:fldChar w:fldCharType="separate"/>
        </w:r>
        <w:r w:rsidR="00B352F0">
          <w:rPr>
            <w:webHidden/>
          </w:rPr>
          <w:t>27</w:t>
        </w:r>
        <w:r w:rsidR="00B352F0">
          <w:rPr>
            <w:webHidden/>
          </w:rPr>
          <w:fldChar w:fldCharType="end"/>
        </w:r>
      </w:hyperlink>
    </w:p>
    <w:p w14:paraId="1B83C857" w14:textId="011AF6FF" w:rsidR="008F2AE9" w:rsidRDefault="00F135CF" w:rsidP="00F135CF">
      <w:pPr>
        <w:pStyle w:val="ndicedeilustraes"/>
      </w:pPr>
      <w:r>
        <w:fldChar w:fldCharType="end"/>
      </w:r>
    </w:p>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0A3B00"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0A3B00"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5D7F1B8A" w14:textId="40D81CBE" w:rsidR="0087722D"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1243243" w:history="1">
        <w:r w:rsidR="0087722D" w:rsidRPr="0089753C">
          <w:rPr>
            <w:rStyle w:val="Hyperlink"/>
            <w:noProof/>
          </w:rPr>
          <w:t>1</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Introdução</w:t>
        </w:r>
        <w:r w:rsidR="0087722D">
          <w:rPr>
            <w:noProof/>
            <w:webHidden/>
          </w:rPr>
          <w:tab/>
        </w:r>
        <w:r w:rsidR="0087722D">
          <w:rPr>
            <w:noProof/>
            <w:webHidden/>
          </w:rPr>
          <w:fldChar w:fldCharType="begin"/>
        </w:r>
        <w:r w:rsidR="0087722D">
          <w:rPr>
            <w:noProof/>
            <w:webHidden/>
          </w:rPr>
          <w:instrText xml:space="preserve"> PAGEREF _Toc41243243 \h </w:instrText>
        </w:r>
        <w:r w:rsidR="0087722D">
          <w:rPr>
            <w:noProof/>
            <w:webHidden/>
          </w:rPr>
        </w:r>
        <w:r w:rsidR="0087722D">
          <w:rPr>
            <w:noProof/>
            <w:webHidden/>
          </w:rPr>
          <w:fldChar w:fldCharType="separate"/>
        </w:r>
        <w:r w:rsidR="0087722D">
          <w:rPr>
            <w:noProof/>
            <w:webHidden/>
          </w:rPr>
          <w:t>11</w:t>
        </w:r>
        <w:r w:rsidR="0087722D">
          <w:rPr>
            <w:noProof/>
            <w:webHidden/>
          </w:rPr>
          <w:fldChar w:fldCharType="end"/>
        </w:r>
      </w:hyperlink>
    </w:p>
    <w:p w14:paraId="7050553F" w14:textId="3FF8A66A"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44" w:history="1">
        <w:r w:rsidR="0087722D" w:rsidRPr="0089753C">
          <w:rPr>
            <w:rStyle w:val="Hyperlink"/>
            <w:noProof/>
          </w:rPr>
          <w:t>2</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Sistemas de recomendação e contexto</w:t>
        </w:r>
        <w:r w:rsidR="0087722D">
          <w:rPr>
            <w:noProof/>
            <w:webHidden/>
          </w:rPr>
          <w:tab/>
        </w:r>
        <w:r w:rsidR="0087722D">
          <w:rPr>
            <w:noProof/>
            <w:webHidden/>
          </w:rPr>
          <w:fldChar w:fldCharType="begin"/>
        </w:r>
        <w:r w:rsidR="0087722D">
          <w:rPr>
            <w:noProof/>
            <w:webHidden/>
          </w:rPr>
          <w:instrText xml:space="preserve"> PAGEREF _Toc41243244 \h </w:instrText>
        </w:r>
        <w:r w:rsidR="0087722D">
          <w:rPr>
            <w:noProof/>
            <w:webHidden/>
          </w:rPr>
        </w:r>
        <w:r w:rsidR="0087722D">
          <w:rPr>
            <w:noProof/>
            <w:webHidden/>
          </w:rPr>
          <w:fldChar w:fldCharType="separate"/>
        </w:r>
        <w:r w:rsidR="0087722D">
          <w:rPr>
            <w:noProof/>
            <w:webHidden/>
          </w:rPr>
          <w:t>15</w:t>
        </w:r>
        <w:r w:rsidR="0087722D">
          <w:rPr>
            <w:noProof/>
            <w:webHidden/>
          </w:rPr>
          <w:fldChar w:fldCharType="end"/>
        </w:r>
      </w:hyperlink>
    </w:p>
    <w:p w14:paraId="54E3431A" w14:textId="1C7074AF"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45" w:history="1">
        <w:r w:rsidR="0087722D" w:rsidRPr="0089753C">
          <w:rPr>
            <w:rStyle w:val="Hyperlink"/>
          </w:rPr>
          <w:t>2.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ipos de sistemas de recomendação</w:t>
        </w:r>
        <w:r w:rsidR="0087722D">
          <w:rPr>
            <w:webHidden/>
          </w:rPr>
          <w:tab/>
        </w:r>
        <w:r w:rsidR="0087722D">
          <w:rPr>
            <w:webHidden/>
          </w:rPr>
          <w:fldChar w:fldCharType="begin"/>
        </w:r>
        <w:r w:rsidR="0087722D">
          <w:rPr>
            <w:webHidden/>
          </w:rPr>
          <w:instrText xml:space="preserve"> PAGEREF _Toc41243245 \h </w:instrText>
        </w:r>
        <w:r w:rsidR="0087722D">
          <w:rPr>
            <w:webHidden/>
          </w:rPr>
        </w:r>
        <w:r w:rsidR="0087722D">
          <w:rPr>
            <w:webHidden/>
          </w:rPr>
          <w:fldChar w:fldCharType="separate"/>
        </w:r>
        <w:r w:rsidR="0087722D">
          <w:rPr>
            <w:webHidden/>
          </w:rPr>
          <w:t>15</w:t>
        </w:r>
        <w:r w:rsidR="0087722D">
          <w:rPr>
            <w:webHidden/>
          </w:rPr>
          <w:fldChar w:fldCharType="end"/>
        </w:r>
      </w:hyperlink>
    </w:p>
    <w:p w14:paraId="2D9227F8" w14:textId="6D64C750"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6" w:history="1">
        <w:r w:rsidR="0087722D" w:rsidRPr="0089753C">
          <w:rPr>
            <w:rStyle w:val="Hyperlink"/>
          </w:rPr>
          <w:t>2.1.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baseado em conteúdo</w:t>
        </w:r>
        <w:r w:rsidR="0087722D">
          <w:rPr>
            <w:webHidden/>
          </w:rPr>
          <w:tab/>
        </w:r>
        <w:r w:rsidR="0087722D">
          <w:rPr>
            <w:webHidden/>
          </w:rPr>
          <w:fldChar w:fldCharType="begin"/>
        </w:r>
        <w:r w:rsidR="0087722D">
          <w:rPr>
            <w:webHidden/>
          </w:rPr>
          <w:instrText xml:space="preserve"> PAGEREF _Toc41243246 \h </w:instrText>
        </w:r>
        <w:r w:rsidR="0087722D">
          <w:rPr>
            <w:webHidden/>
          </w:rPr>
        </w:r>
        <w:r w:rsidR="0087722D">
          <w:rPr>
            <w:webHidden/>
          </w:rPr>
          <w:fldChar w:fldCharType="separate"/>
        </w:r>
        <w:r w:rsidR="0087722D">
          <w:rPr>
            <w:webHidden/>
          </w:rPr>
          <w:t>15</w:t>
        </w:r>
        <w:r w:rsidR="0087722D">
          <w:rPr>
            <w:webHidden/>
          </w:rPr>
          <w:fldChar w:fldCharType="end"/>
        </w:r>
      </w:hyperlink>
    </w:p>
    <w:p w14:paraId="5B1421AB" w14:textId="68450D20"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7" w:history="1">
        <w:r w:rsidR="0087722D" w:rsidRPr="0089753C">
          <w:rPr>
            <w:rStyle w:val="Hyperlink"/>
          </w:rPr>
          <w:t>2.1.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colaborativo</w:t>
        </w:r>
        <w:r w:rsidR="0087722D">
          <w:rPr>
            <w:webHidden/>
          </w:rPr>
          <w:tab/>
        </w:r>
        <w:r w:rsidR="0087722D">
          <w:rPr>
            <w:webHidden/>
          </w:rPr>
          <w:fldChar w:fldCharType="begin"/>
        </w:r>
        <w:r w:rsidR="0087722D">
          <w:rPr>
            <w:webHidden/>
          </w:rPr>
          <w:instrText xml:space="preserve"> PAGEREF _Toc41243247 \h </w:instrText>
        </w:r>
        <w:r w:rsidR="0087722D">
          <w:rPr>
            <w:webHidden/>
          </w:rPr>
        </w:r>
        <w:r w:rsidR="0087722D">
          <w:rPr>
            <w:webHidden/>
          </w:rPr>
          <w:fldChar w:fldCharType="separate"/>
        </w:r>
        <w:r w:rsidR="0087722D">
          <w:rPr>
            <w:webHidden/>
          </w:rPr>
          <w:t>15</w:t>
        </w:r>
        <w:r w:rsidR="0087722D">
          <w:rPr>
            <w:webHidden/>
          </w:rPr>
          <w:fldChar w:fldCharType="end"/>
        </w:r>
      </w:hyperlink>
    </w:p>
    <w:p w14:paraId="2E5C8F63" w14:textId="123068C3"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8" w:history="1">
        <w:r w:rsidR="0087722D" w:rsidRPr="0089753C">
          <w:rPr>
            <w:rStyle w:val="Hyperlink"/>
          </w:rPr>
          <w:t>2.1.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baseado em aprendizado</w:t>
        </w:r>
        <w:r w:rsidR="0087722D">
          <w:rPr>
            <w:webHidden/>
          </w:rPr>
          <w:tab/>
        </w:r>
        <w:r w:rsidR="0087722D">
          <w:rPr>
            <w:webHidden/>
          </w:rPr>
          <w:fldChar w:fldCharType="begin"/>
        </w:r>
        <w:r w:rsidR="0087722D">
          <w:rPr>
            <w:webHidden/>
          </w:rPr>
          <w:instrText xml:space="preserve"> PAGEREF _Toc41243248 \h </w:instrText>
        </w:r>
        <w:r w:rsidR="0087722D">
          <w:rPr>
            <w:webHidden/>
          </w:rPr>
        </w:r>
        <w:r w:rsidR="0087722D">
          <w:rPr>
            <w:webHidden/>
          </w:rPr>
          <w:fldChar w:fldCharType="separate"/>
        </w:r>
        <w:r w:rsidR="0087722D">
          <w:rPr>
            <w:webHidden/>
          </w:rPr>
          <w:t>15</w:t>
        </w:r>
        <w:r w:rsidR="0087722D">
          <w:rPr>
            <w:webHidden/>
          </w:rPr>
          <w:fldChar w:fldCharType="end"/>
        </w:r>
      </w:hyperlink>
    </w:p>
    <w:p w14:paraId="2FF5A2E1" w14:textId="3CDA9E3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9" w:history="1">
        <w:r w:rsidR="0087722D" w:rsidRPr="0089753C">
          <w:rPr>
            <w:rStyle w:val="Hyperlink"/>
          </w:rPr>
          <w:t>2.1.4</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híbridos</w:t>
        </w:r>
        <w:r w:rsidR="0087722D">
          <w:rPr>
            <w:webHidden/>
          </w:rPr>
          <w:tab/>
        </w:r>
        <w:r w:rsidR="0087722D">
          <w:rPr>
            <w:webHidden/>
          </w:rPr>
          <w:fldChar w:fldCharType="begin"/>
        </w:r>
        <w:r w:rsidR="0087722D">
          <w:rPr>
            <w:webHidden/>
          </w:rPr>
          <w:instrText xml:space="preserve"> PAGEREF _Toc41243249 \h </w:instrText>
        </w:r>
        <w:r w:rsidR="0087722D">
          <w:rPr>
            <w:webHidden/>
          </w:rPr>
        </w:r>
        <w:r w:rsidR="0087722D">
          <w:rPr>
            <w:webHidden/>
          </w:rPr>
          <w:fldChar w:fldCharType="separate"/>
        </w:r>
        <w:r w:rsidR="0087722D">
          <w:rPr>
            <w:webHidden/>
          </w:rPr>
          <w:t>15</w:t>
        </w:r>
        <w:r w:rsidR="0087722D">
          <w:rPr>
            <w:webHidden/>
          </w:rPr>
          <w:fldChar w:fldCharType="end"/>
        </w:r>
      </w:hyperlink>
    </w:p>
    <w:p w14:paraId="7D766A60" w14:textId="53AF6822"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0" w:history="1">
        <w:r w:rsidR="0087722D" w:rsidRPr="0089753C">
          <w:rPr>
            <w:rStyle w:val="Hyperlink"/>
          </w:rPr>
          <w:t>2.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Algoritmos de sistemas de recomendação</w:t>
        </w:r>
        <w:r w:rsidR="0087722D">
          <w:rPr>
            <w:webHidden/>
          </w:rPr>
          <w:tab/>
        </w:r>
        <w:r w:rsidR="0087722D">
          <w:rPr>
            <w:webHidden/>
          </w:rPr>
          <w:fldChar w:fldCharType="begin"/>
        </w:r>
        <w:r w:rsidR="0087722D">
          <w:rPr>
            <w:webHidden/>
          </w:rPr>
          <w:instrText xml:space="preserve"> PAGEREF _Toc41243250 \h </w:instrText>
        </w:r>
        <w:r w:rsidR="0087722D">
          <w:rPr>
            <w:webHidden/>
          </w:rPr>
        </w:r>
        <w:r w:rsidR="0087722D">
          <w:rPr>
            <w:webHidden/>
          </w:rPr>
          <w:fldChar w:fldCharType="separate"/>
        </w:r>
        <w:r w:rsidR="0087722D">
          <w:rPr>
            <w:webHidden/>
          </w:rPr>
          <w:t>16</w:t>
        </w:r>
        <w:r w:rsidR="0087722D">
          <w:rPr>
            <w:webHidden/>
          </w:rPr>
          <w:fldChar w:fldCharType="end"/>
        </w:r>
      </w:hyperlink>
    </w:p>
    <w:p w14:paraId="42DBE082" w14:textId="77258471"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1" w:history="1">
        <w:r w:rsidR="0087722D" w:rsidRPr="0089753C">
          <w:rPr>
            <w:rStyle w:val="Hyperlink"/>
          </w:rPr>
          <w:t>2.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écnicas para avaliar OS RESULTADOS de um RecSys</w:t>
        </w:r>
        <w:r w:rsidR="0087722D">
          <w:rPr>
            <w:webHidden/>
          </w:rPr>
          <w:tab/>
        </w:r>
        <w:r w:rsidR="0087722D">
          <w:rPr>
            <w:webHidden/>
          </w:rPr>
          <w:fldChar w:fldCharType="begin"/>
        </w:r>
        <w:r w:rsidR="0087722D">
          <w:rPr>
            <w:webHidden/>
          </w:rPr>
          <w:instrText xml:space="preserve"> PAGEREF _Toc41243251 \h </w:instrText>
        </w:r>
        <w:r w:rsidR="0087722D">
          <w:rPr>
            <w:webHidden/>
          </w:rPr>
        </w:r>
        <w:r w:rsidR="0087722D">
          <w:rPr>
            <w:webHidden/>
          </w:rPr>
          <w:fldChar w:fldCharType="separate"/>
        </w:r>
        <w:r w:rsidR="0087722D">
          <w:rPr>
            <w:webHidden/>
          </w:rPr>
          <w:t>16</w:t>
        </w:r>
        <w:r w:rsidR="0087722D">
          <w:rPr>
            <w:webHidden/>
          </w:rPr>
          <w:fldChar w:fldCharType="end"/>
        </w:r>
      </w:hyperlink>
    </w:p>
    <w:p w14:paraId="0840A9FB" w14:textId="16A92571"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52" w:history="1">
        <w:r w:rsidR="0087722D" w:rsidRPr="0089753C">
          <w:rPr>
            <w:rStyle w:val="Hyperlink"/>
            <w:noProof/>
          </w:rPr>
          <w:t>3</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Trabalhos relacionados</w:t>
        </w:r>
        <w:r w:rsidR="0087722D">
          <w:rPr>
            <w:noProof/>
            <w:webHidden/>
          </w:rPr>
          <w:tab/>
        </w:r>
        <w:r w:rsidR="0087722D">
          <w:rPr>
            <w:noProof/>
            <w:webHidden/>
          </w:rPr>
          <w:fldChar w:fldCharType="begin"/>
        </w:r>
        <w:r w:rsidR="0087722D">
          <w:rPr>
            <w:noProof/>
            <w:webHidden/>
          </w:rPr>
          <w:instrText xml:space="preserve"> PAGEREF _Toc41243252 \h </w:instrText>
        </w:r>
        <w:r w:rsidR="0087722D">
          <w:rPr>
            <w:noProof/>
            <w:webHidden/>
          </w:rPr>
        </w:r>
        <w:r w:rsidR="0087722D">
          <w:rPr>
            <w:noProof/>
            <w:webHidden/>
          </w:rPr>
          <w:fldChar w:fldCharType="separate"/>
        </w:r>
        <w:r w:rsidR="0087722D">
          <w:rPr>
            <w:noProof/>
            <w:webHidden/>
          </w:rPr>
          <w:t>17</w:t>
        </w:r>
        <w:r w:rsidR="0087722D">
          <w:rPr>
            <w:noProof/>
            <w:webHidden/>
          </w:rPr>
          <w:fldChar w:fldCharType="end"/>
        </w:r>
      </w:hyperlink>
    </w:p>
    <w:p w14:paraId="33C5B1FD" w14:textId="0AB2E39D"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3" w:history="1">
        <w:r w:rsidR="0087722D" w:rsidRPr="0089753C">
          <w:rPr>
            <w:rStyle w:val="Hyperlink"/>
          </w:rPr>
          <w:t>3.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protocolo de revisão</w:t>
        </w:r>
        <w:r w:rsidR="0087722D">
          <w:rPr>
            <w:webHidden/>
          </w:rPr>
          <w:tab/>
        </w:r>
        <w:r w:rsidR="0087722D">
          <w:rPr>
            <w:webHidden/>
          </w:rPr>
          <w:fldChar w:fldCharType="begin"/>
        </w:r>
        <w:r w:rsidR="0087722D">
          <w:rPr>
            <w:webHidden/>
          </w:rPr>
          <w:instrText xml:space="preserve"> PAGEREF _Toc41243253 \h </w:instrText>
        </w:r>
        <w:r w:rsidR="0087722D">
          <w:rPr>
            <w:webHidden/>
          </w:rPr>
        </w:r>
        <w:r w:rsidR="0087722D">
          <w:rPr>
            <w:webHidden/>
          </w:rPr>
          <w:fldChar w:fldCharType="separate"/>
        </w:r>
        <w:r w:rsidR="0087722D">
          <w:rPr>
            <w:webHidden/>
          </w:rPr>
          <w:t>17</w:t>
        </w:r>
        <w:r w:rsidR="0087722D">
          <w:rPr>
            <w:webHidden/>
          </w:rPr>
          <w:fldChar w:fldCharType="end"/>
        </w:r>
      </w:hyperlink>
    </w:p>
    <w:p w14:paraId="424A0C67" w14:textId="77FA6E05"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4" w:history="1">
        <w:r w:rsidR="0087722D" w:rsidRPr="0089753C">
          <w:rPr>
            <w:rStyle w:val="Hyperlink"/>
          </w:rPr>
          <w:t>3.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PROCURA NOS MOTORES DE BUSCA</w:t>
        </w:r>
        <w:r w:rsidR="0087722D">
          <w:rPr>
            <w:webHidden/>
          </w:rPr>
          <w:tab/>
        </w:r>
        <w:r w:rsidR="0087722D">
          <w:rPr>
            <w:webHidden/>
          </w:rPr>
          <w:fldChar w:fldCharType="begin"/>
        </w:r>
        <w:r w:rsidR="0087722D">
          <w:rPr>
            <w:webHidden/>
          </w:rPr>
          <w:instrText xml:space="preserve"> PAGEREF _Toc41243254 \h </w:instrText>
        </w:r>
        <w:r w:rsidR="0087722D">
          <w:rPr>
            <w:webHidden/>
          </w:rPr>
        </w:r>
        <w:r w:rsidR="0087722D">
          <w:rPr>
            <w:webHidden/>
          </w:rPr>
          <w:fldChar w:fldCharType="separate"/>
        </w:r>
        <w:r w:rsidR="0087722D">
          <w:rPr>
            <w:webHidden/>
          </w:rPr>
          <w:t>18</w:t>
        </w:r>
        <w:r w:rsidR="0087722D">
          <w:rPr>
            <w:webHidden/>
          </w:rPr>
          <w:fldChar w:fldCharType="end"/>
        </w:r>
      </w:hyperlink>
    </w:p>
    <w:p w14:paraId="2DCAAEED" w14:textId="167E02A9"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5" w:history="1">
        <w:r w:rsidR="0087722D" w:rsidRPr="0089753C">
          <w:rPr>
            <w:rStyle w:val="Hyperlink"/>
          </w:rPr>
          <w:t>3.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s trabalhos</w:t>
        </w:r>
        <w:r w:rsidR="0087722D">
          <w:rPr>
            <w:webHidden/>
          </w:rPr>
          <w:tab/>
        </w:r>
        <w:r w:rsidR="0087722D">
          <w:rPr>
            <w:webHidden/>
          </w:rPr>
          <w:fldChar w:fldCharType="begin"/>
        </w:r>
        <w:r w:rsidR="0087722D">
          <w:rPr>
            <w:webHidden/>
          </w:rPr>
          <w:instrText xml:space="preserve"> PAGEREF _Toc41243255 \h </w:instrText>
        </w:r>
        <w:r w:rsidR="0087722D">
          <w:rPr>
            <w:webHidden/>
          </w:rPr>
        </w:r>
        <w:r w:rsidR="0087722D">
          <w:rPr>
            <w:webHidden/>
          </w:rPr>
          <w:fldChar w:fldCharType="separate"/>
        </w:r>
        <w:r w:rsidR="0087722D">
          <w:rPr>
            <w:webHidden/>
          </w:rPr>
          <w:t>20</w:t>
        </w:r>
        <w:r w:rsidR="0087722D">
          <w:rPr>
            <w:webHidden/>
          </w:rPr>
          <w:fldChar w:fldCharType="end"/>
        </w:r>
      </w:hyperlink>
    </w:p>
    <w:p w14:paraId="53A575F7" w14:textId="65AE8925"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6" w:history="1">
        <w:r w:rsidR="0087722D" w:rsidRPr="0089753C">
          <w:rPr>
            <w:rStyle w:val="Hyperlink"/>
          </w:rPr>
          <w:t>3.3.1</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The New Challenges when Modeling Context through Diversity over Time in Recommender Systems</w:t>
        </w:r>
        <w:r w:rsidR="0087722D">
          <w:rPr>
            <w:webHidden/>
          </w:rPr>
          <w:tab/>
        </w:r>
        <w:r w:rsidR="0087722D">
          <w:rPr>
            <w:webHidden/>
          </w:rPr>
          <w:fldChar w:fldCharType="begin"/>
        </w:r>
        <w:r w:rsidR="0087722D">
          <w:rPr>
            <w:webHidden/>
          </w:rPr>
          <w:instrText xml:space="preserve"> PAGEREF _Toc41243256 \h </w:instrText>
        </w:r>
        <w:r w:rsidR="0087722D">
          <w:rPr>
            <w:webHidden/>
          </w:rPr>
        </w:r>
        <w:r w:rsidR="0087722D">
          <w:rPr>
            <w:webHidden/>
          </w:rPr>
          <w:fldChar w:fldCharType="separate"/>
        </w:r>
        <w:r w:rsidR="0087722D">
          <w:rPr>
            <w:webHidden/>
          </w:rPr>
          <w:t>22</w:t>
        </w:r>
        <w:r w:rsidR="0087722D">
          <w:rPr>
            <w:webHidden/>
          </w:rPr>
          <w:fldChar w:fldCharType="end"/>
        </w:r>
      </w:hyperlink>
    </w:p>
    <w:p w14:paraId="0DAB6398" w14:textId="35993E95"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7" w:history="1">
        <w:r w:rsidR="0087722D" w:rsidRPr="0089753C">
          <w:rPr>
            <w:rStyle w:val="Hyperlink"/>
          </w:rPr>
          <w:t>3.3.2</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Prediction of music pairwise preferences from facial expressions</w:t>
        </w:r>
        <w:r w:rsidR="0087722D">
          <w:rPr>
            <w:webHidden/>
          </w:rPr>
          <w:tab/>
        </w:r>
        <w:r w:rsidR="0087722D">
          <w:rPr>
            <w:webHidden/>
          </w:rPr>
          <w:fldChar w:fldCharType="begin"/>
        </w:r>
        <w:r w:rsidR="0087722D">
          <w:rPr>
            <w:webHidden/>
          </w:rPr>
          <w:instrText xml:space="preserve"> PAGEREF _Toc41243257 \h </w:instrText>
        </w:r>
        <w:r w:rsidR="0087722D">
          <w:rPr>
            <w:webHidden/>
          </w:rPr>
        </w:r>
        <w:r w:rsidR="0087722D">
          <w:rPr>
            <w:webHidden/>
          </w:rPr>
          <w:fldChar w:fldCharType="separate"/>
        </w:r>
        <w:r w:rsidR="0087722D">
          <w:rPr>
            <w:webHidden/>
          </w:rPr>
          <w:t>24</w:t>
        </w:r>
        <w:r w:rsidR="0087722D">
          <w:rPr>
            <w:webHidden/>
          </w:rPr>
          <w:fldChar w:fldCharType="end"/>
        </w:r>
      </w:hyperlink>
    </w:p>
    <w:p w14:paraId="0318700D" w14:textId="7AD9A67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8" w:history="1">
        <w:r w:rsidR="0087722D" w:rsidRPr="0089753C">
          <w:rPr>
            <w:rStyle w:val="Hyperlink"/>
          </w:rPr>
          <w:t>3.3.3</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Towards Intent-Aware Contextual Music Recommendation: Initial Experiments</w:t>
        </w:r>
        <w:r w:rsidR="0087722D">
          <w:rPr>
            <w:webHidden/>
          </w:rPr>
          <w:tab/>
        </w:r>
        <w:r w:rsidR="0087722D">
          <w:rPr>
            <w:webHidden/>
          </w:rPr>
          <w:fldChar w:fldCharType="begin"/>
        </w:r>
        <w:r w:rsidR="0087722D">
          <w:rPr>
            <w:webHidden/>
          </w:rPr>
          <w:instrText xml:space="preserve"> PAGEREF _Toc41243258 \h </w:instrText>
        </w:r>
        <w:r w:rsidR="0087722D">
          <w:rPr>
            <w:webHidden/>
          </w:rPr>
        </w:r>
        <w:r w:rsidR="0087722D">
          <w:rPr>
            <w:webHidden/>
          </w:rPr>
          <w:fldChar w:fldCharType="separate"/>
        </w:r>
        <w:r w:rsidR="0087722D">
          <w:rPr>
            <w:webHidden/>
          </w:rPr>
          <w:t>25</w:t>
        </w:r>
        <w:r w:rsidR="0087722D">
          <w:rPr>
            <w:webHidden/>
          </w:rPr>
          <w:fldChar w:fldCharType="end"/>
        </w:r>
      </w:hyperlink>
    </w:p>
    <w:p w14:paraId="5B8F4E2E" w14:textId="5FB9411E"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9" w:history="1">
        <w:r w:rsidR="0087722D" w:rsidRPr="0089753C">
          <w:rPr>
            <w:rStyle w:val="Hyperlink"/>
          </w:rPr>
          <w:t>3.3.4</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Quantitative Study of Music Listening Behavior in a Smartphone Context</w:t>
        </w:r>
        <w:r w:rsidR="0087722D">
          <w:rPr>
            <w:webHidden/>
          </w:rPr>
          <w:tab/>
        </w:r>
        <w:r w:rsidR="0087722D">
          <w:rPr>
            <w:webHidden/>
          </w:rPr>
          <w:fldChar w:fldCharType="begin"/>
        </w:r>
        <w:r w:rsidR="0087722D">
          <w:rPr>
            <w:webHidden/>
          </w:rPr>
          <w:instrText xml:space="preserve"> PAGEREF _Toc41243259 \h </w:instrText>
        </w:r>
        <w:r w:rsidR="0087722D">
          <w:rPr>
            <w:webHidden/>
          </w:rPr>
        </w:r>
        <w:r w:rsidR="0087722D">
          <w:rPr>
            <w:webHidden/>
          </w:rPr>
          <w:fldChar w:fldCharType="separate"/>
        </w:r>
        <w:r w:rsidR="0087722D">
          <w:rPr>
            <w:webHidden/>
          </w:rPr>
          <w:t>26</w:t>
        </w:r>
        <w:r w:rsidR="0087722D">
          <w:rPr>
            <w:webHidden/>
          </w:rPr>
          <w:fldChar w:fldCharType="end"/>
        </w:r>
      </w:hyperlink>
    </w:p>
    <w:p w14:paraId="23B7220B" w14:textId="22B33FCE"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0" w:history="1">
        <w:r w:rsidR="0087722D" w:rsidRPr="0089753C">
          <w:rPr>
            <w:rStyle w:val="Hyperlink"/>
          </w:rPr>
          <w:t>3.4</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abela com tecnicas</w:t>
        </w:r>
        <w:r w:rsidR="0087722D">
          <w:rPr>
            <w:webHidden/>
          </w:rPr>
          <w:tab/>
        </w:r>
        <w:r w:rsidR="0087722D">
          <w:rPr>
            <w:webHidden/>
          </w:rPr>
          <w:fldChar w:fldCharType="begin"/>
        </w:r>
        <w:r w:rsidR="0087722D">
          <w:rPr>
            <w:webHidden/>
          </w:rPr>
          <w:instrText xml:space="preserve"> PAGEREF _Toc41243260 \h </w:instrText>
        </w:r>
        <w:r w:rsidR="0087722D">
          <w:rPr>
            <w:webHidden/>
          </w:rPr>
        </w:r>
        <w:r w:rsidR="0087722D">
          <w:rPr>
            <w:webHidden/>
          </w:rPr>
          <w:fldChar w:fldCharType="separate"/>
        </w:r>
        <w:r w:rsidR="0087722D">
          <w:rPr>
            <w:webHidden/>
          </w:rPr>
          <w:t>27</w:t>
        </w:r>
        <w:r w:rsidR="0087722D">
          <w:rPr>
            <w:webHidden/>
          </w:rPr>
          <w:fldChar w:fldCharType="end"/>
        </w:r>
      </w:hyperlink>
    </w:p>
    <w:p w14:paraId="43A1B69E" w14:textId="03440DA9"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1" w:history="1">
        <w:r w:rsidR="0087722D" w:rsidRPr="0089753C">
          <w:rPr>
            <w:rStyle w:val="Hyperlink"/>
            <w:noProof/>
          </w:rPr>
          <w:t>4</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Modelagem do que será feito</w:t>
        </w:r>
        <w:r w:rsidR="0087722D">
          <w:rPr>
            <w:noProof/>
            <w:webHidden/>
          </w:rPr>
          <w:tab/>
        </w:r>
        <w:r w:rsidR="0087722D">
          <w:rPr>
            <w:noProof/>
            <w:webHidden/>
          </w:rPr>
          <w:fldChar w:fldCharType="begin"/>
        </w:r>
        <w:r w:rsidR="0087722D">
          <w:rPr>
            <w:noProof/>
            <w:webHidden/>
          </w:rPr>
          <w:instrText xml:space="preserve"> PAGEREF _Toc41243261 \h </w:instrText>
        </w:r>
        <w:r w:rsidR="0087722D">
          <w:rPr>
            <w:noProof/>
            <w:webHidden/>
          </w:rPr>
        </w:r>
        <w:r w:rsidR="0087722D">
          <w:rPr>
            <w:noProof/>
            <w:webHidden/>
          </w:rPr>
          <w:fldChar w:fldCharType="separate"/>
        </w:r>
        <w:r w:rsidR="0087722D">
          <w:rPr>
            <w:noProof/>
            <w:webHidden/>
          </w:rPr>
          <w:t>30</w:t>
        </w:r>
        <w:r w:rsidR="0087722D">
          <w:rPr>
            <w:noProof/>
            <w:webHidden/>
          </w:rPr>
          <w:fldChar w:fldCharType="end"/>
        </w:r>
      </w:hyperlink>
    </w:p>
    <w:p w14:paraId="2DE7B533" w14:textId="16083389"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2" w:history="1">
        <w:r w:rsidR="0087722D" w:rsidRPr="0089753C">
          <w:rPr>
            <w:rStyle w:val="Hyperlink"/>
          </w:rPr>
          <w:t>4.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Contexto</w:t>
        </w:r>
        <w:r w:rsidR="0087722D">
          <w:rPr>
            <w:webHidden/>
          </w:rPr>
          <w:tab/>
        </w:r>
        <w:r w:rsidR="0087722D">
          <w:rPr>
            <w:webHidden/>
          </w:rPr>
          <w:fldChar w:fldCharType="begin"/>
        </w:r>
        <w:r w:rsidR="0087722D">
          <w:rPr>
            <w:webHidden/>
          </w:rPr>
          <w:instrText xml:space="preserve"> PAGEREF _Toc41243262 \h </w:instrText>
        </w:r>
        <w:r w:rsidR="0087722D">
          <w:rPr>
            <w:webHidden/>
          </w:rPr>
        </w:r>
        <w:r w:rsidR="0087722D">
          <w:rPr>
            <w:webHidden/>
          </w:rPr>
          <w:fldChar w:fldCharType="separate"/>
        </w:r>
        <w:r w:rsidR="0087722D">
          <w:rPr>
            <w:webHidden/>
          </w:rPr>
          <w:t>30</w:t>
        </w:r>
        <w:r w:rsidR="0087722D">
          <w:rPr>
            <w:webHidden/>
          </w:rPr>
          <w:fldChar w:fldCharType="end"/>
        </w:r>
      </w:hyperlink>
    </w:p>
    <w:p w14:paraId="2D1F2B49" w14:textId="64A12DD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3" w:history="1">
        <w:r w:rsidR="0087722D" w:rsidRPr="0089753C">
          <w:rPr>
            <w:rStyle w:val="Hyperlink"/>
          </w:rPr>
          <w:t>4.1.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que é o contexto comportamental?</w:t>
        </w:r>
        <w:r w:rsidR="0087722D">
          <w:rPr>
            <w:webHidden/>
          </w:rPr>
          <w:tab/>
        </w:r>
        <w:r w:rsidR="0087722D">
          <w:rPr>
            <w:webHidden/>
          </w:rPr>
          <w:fldChar w:fldCharType="begin"/>
        </w:r>
        <w:r w:rsidR="0087722D">
          <w:rPr>
            <w:webHidden/>
          </w:rPr>
          <w:instrText xml:space="preserve"> PAGEREF _Toc41243263 \h </w:instrText>
        </w:r>
        <w:r w:rsidR="0087722D">
          <w:rPr>
            <w:webHidden/>
          </w:rPr>
        </w:r>
        <w:r w:rsidR="0087722D">
          <w:rPr>
            <w:webHidden/>
          </w:rPr>
          <w:fldChar w:fldCharType="separate"/>
        </w:r>
        <w:r w:rsidR="0087722D">
          <w:rPr>
            <w:webHidden/>
          </w:rPr>
          <w:t>30</w:t>
        </w:r>
        <w:r w:rsidR="0087722D">
          <w:rPr>
            <w:webHidden/>
          </w:rPr>
          <w:fldChar w:fldCharType="end"/>
        </w:r>
      </w:hyperlink>
    </w:p>
    <w:p w14:paraId="1FCC6D7B" w14:textId="207C7349"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4" w:history="1">
        <w:r w:rsidR="0087722D" w:rsidRPr="0089753C">
          <w:rPr>
            <w:rStyle w:val="Hyperlink"/>
          </w:rPr>
          <w:t>4.1.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que é o contexto ambiente?</w:t>
        </w:r>
        <w:r w:rsidR="0087722D">
          <w:rPr>
            <w:webHidden/>
          </w:rPr>
          <w:tab/>
        </w:r>
        <w:r w:rsidR="0087722D">
          <w:rPr>
            <w:webHidden/>
          </w:rPr>
          <w:fldChar w:fldCharType="begin"/>
        </w:r>
        <w:r w:rsidR="0087722D">
          <w:rPr>
            <w:webHidden/>
          </w:rPr>
          <w:instrText xml:space="preserve"> PAGEREF _Toc41243264 \h </w:instrText>
        </w:r>
        <w:r w:rsidR="0087722D">
          <w:rPr>
            <w:webHidden/>
          </w:rPr>
        </w:r>
        <w:r w:rsidR="0087722D">
          <w:rPr>
            <w:webHidden/>
          </w:rPr>
          <w:fldChar w:fldCharType="separate"/>
        </w:r>
        <w:r w:rsidR="0087722D">
          <w:rPr>
            <w:webHidden/>
          </w:rPr>
          <w:t>30</w:t>
        </w:r>
        <w:r w:rsidR="0087722D">
          <w:rPr>
            <w:webHidden/>
          </w:rPr>
          <w:fldChar w:fldCharType="end"/>
        </w:r>
      </w:hyperlink>
    </w:p>
    <w:p w14:paraId="0090D8FC" w14:textId="484A6783"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5" w:history="1">
        <w:r w:rsidR="0087722D" w:rsidRPr="0089753C">
          <w:rPr>
            <w:rStyle w:val="Hyperlink"/>
          </w:rPr>
          <w:t>4.1.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Como será obtido os contextos?</w:t>
        </w:r>
        <w:r w:rsidR="0087722D">
          <w:rPr>
            <w:webHidden/>
          </w:rPr>
          <w:tab/>
        </w:r>
        <w:r w:rsidR="0087722D">
          <w:rPr>
            <w:webHidden/>
          </w:rPr>
          <w:fldChar w:fldCharType="begin"/>
        </w:r>
        <w:r w:rsidR="0087722D">
          <w:rPr>
            <w:webHidden/>
          </w:rPr>
          <w:instrText xml:space="preserve"> PAGEREF _Toc41243265 \h </w:instrText>
        </w:r>
        <w:r w:rsidR="0087722D">
          <w:rPr>
            <w:webHidden/>
          </w:rPr>
        </w:r>
        <w:r w:rsidR="0087722D">
          <w:rPr>
            <w:webHidden/>
          </w:rPr>
          <w:fldChar w:fldCharType="separate"/>
        </w:r>
        <w:r w:rsidR="0087722D">
          <w:rPr>
            <w:webHidden/>
          </w:rPr>
          <w:t>30</w:t>
        </w:r>
        <w:r w:rsidR="0087722D">
          <w:rPr>
            <w:webHidden/>
          </w:rPr>
          <w:fldChar w:fldCharType="end"/>
        </w:r>
      </w:hyperlink>
    </w:p>
    <w:p w14:paraId="4FE0F218" w14:textId="5243A38C"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6" w:history="1">
        <w:r w:rsidR="0087722D" w:rsidRPr="0089753C">
          <w:rPr>
            <w:rStyle w:val="Hyperlink"/>
          </w:rPr>
          <w:t>4.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Arquitetura do sistema</w:t>
        </w:r>
        <w:r w:rsidR="0087722D">
          <w:rPr>
            <w:webHidden/>
          </w:rPr>
          <w:tab/>
        </w:r>
        <w:r w:rsidR="0087722D">
          <w:rPr>
            <w:webHidden/>
          </w:rPr>
          <w:fldChar w:fldCharType="begin"/>
        </w:r>
        <w:r w:rsidR="0087722D">
          <w:rPr>
            <w:webHidden/>
          </w:rPr>
          <w:instrText xml:space="preserve"> PAGEREF _Toc41243266 \h </w:instrText>
        </w:r>
        <w:r w:rsidR="0087722D">
          <w:rPr>
            <w:webHidden/>
          </w:rPr>
        </w:r>
        <w:r w:rsidR="0087722D">
          <w:rPr>
            <w:webHidden/>
          </w:rPr>
          <w:fldChar w:fldCharType="separate"/>
        </w:r>
        <w:r w:rsidR="0087722D">
          <w:rPr>
            <w:webHidden/>
          </w:rPr>
          <w:t>30</w:t>
        </w:r>
        <w:r w:rsidR="0087722D">
          <w:rPr>
            <w:webHidden/>
          </w:rPr>
          <w:fldChar w:fldCharType="end"/>
        </w:r>
      </w:hyperlink>
    </w:p>
    <w:p w14:paraId="03B4658E" w14:textId="325A67AF"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7" w:history="1">
        <w:r w:rsidR="0087722D" w:rsidRPr="0089753C">
          <w:rPr>
            <w:rStyle w:val="Hyperlink"/>
            <w:noProof/>
          </w:rPr>
          <w:t>5</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CONCLUSÃO</w:t>
        </w:r>
        <w:r w:rsidR="0087722D">
          <w:rPr>
            <w:noProof/>
            <w:webHidden/>
          </w:rPr>
          <w:tab/>
        </w:r>
        <w:r w:rsidR="0087722D">
          <w:rPr>
            <w:noProof/>
            <w:webHidden/>
          </w:rPr>
          <w:fldChar w:fldCharType="begin"/>
        </w:r>
        <w:r w:rsidR="0087722D">
          <w:rPr>
            <w:noProof/>
            <w:webHidden/>
          </w:rPr>
          <w:instrText xml:space="preserve"> PAGEREF _Toc41243267 \h </w:instrText>
        </w:r>
        <w:r w:rsidR="0087722D">
          <w:rPr>
            <w:noProof/>
            <w:webHidden/>
          </w:rPr>
        </w:r>
        <w:r w:rsidR="0087722D">
          <w:rPr>
            <w:noProof/>
            <w:webHidden/>
          </w:rPr>
          <w:fldChar w:fldCharType="separate"/>
        </w:r>
        <w:r w:rsidR="0087722D">
          <w:rPr>
            <w:noProof/>
            <w:webHidden/>
          </w:rPr>
          <w:t>31</w:t>
        </w:r>
        <w:r w:rsidR="0087722D">
          <w:rPr>
            <w:noProof/>
            <w:webHidden/>
          </w:rPr>
          <w:fldChar w:fldCharType="end"/>
        </w:r>
      </w:hyperlink>
    </w:p>
    <w:p w14:paraId="3AA8A791" w14:textId="272EAE5C"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8" w:history="1">
        <w:r w:rsidR="0087722D" w:rsidRPr="0089753C">
          <w:rPr>
            <w:rStyle w:val="Hyperlink"/>
            <w:noProof/>
          </w:rPr>
          <w:t>Referências Bibliográficas</w:t>
        </w:r>
        <w:r w:rsidR="0087722D">
          <w:rPr>
            <w:noProof/>
            <w:webHidden/>
          </w:rPr>
          <w:tab/>
        </w:r>
        <w:r w:rsidR="0087722D">
          <w:rPr>
            <w:noProof/>
            <w:webHidden/>
          </w:rPr>
          <w:fldChar w:fldCharType="begin"/>
        </w:r>
        <w:r w:rsidR="0087722D">
          <w:rPr>
            <w:noProof/>
            <w:webHidden/>
          </w:rPr>
          <w:instrText xml:space="preserve"> PAGEREF _Toc41243268 \h </w:instrText>
        </w:r>
        <w:r w:rsidR="0087722D">
          <w:rPr>
            <w:noProof/>
            <w:webHidden/>
          </w:rPr>
        </w:r>
        <w:r w:rsidR="0087722D">
          <w:rPr>
            <w:noProof/>
            <w:webHidden/>
          </w:rPr>
          <w:fldChar w:fldCharType="separate"/>
        </w:r>
        <w:r w:rsidR="0087722D">
          <w:rPr>
            <w:noProof/>
            <w:webHidden/>
          </w:rPr>
          <w:t>32</w:t>
        </w:r>
        <w:r w:rsidR="0087722D">
          <w:rPr>
            <w:noProof/>
            <w:webHidden/>
          </w:rPr>
          <w:fldChar w:fldCharType="end"/>
        </w:r>
      </w:hyperlink>
    </w:p>
    <w:p w14:paraId="5AA42494" w14:textId="44E3C16F" w:rsidR="008F2AE9" w:rsidRDefault="000C396C" w:rsidP="0080100E">
      <w:r>
        <w:fldChar w:fldCharType="end"/>
      </w:r>
    </w:p>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41243243"/>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7A33196E" w:rsidR="008F2AE9" w:rsidRPr="000964B3" w:rsidRDefault="002B6979" w:rsidP="0080100E">
      <w:pPr>
        <w:pStyle w:val="Ttulo1"/>
      </w:pPr>
      <w:bookmarkStart w:id="2" w:name="_Toc41243244"/>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2817E1EC" w:rsidR="008F2AE9" w:rsidRDefault="002B6979" w:rsidP="0080100E">
      <w:pPr>
        <w:pStyle w:val="Ttulo2"/>
      </w:pPr>
      <w:bookmarkStart w:id="3" w:name="_Toc41243245"/>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78A1E81A" w:rsidR="006E2282" w:rsidRDefault="006E2282" w:rsidP="0080100E">
      <w:pPr>
        <w:pStyle w:val="Ttulo3"/>
      </w:pPr>
      <w:bookmarkStart w:id="4" w:name="_Toc41243246"/>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5AF38FA4" w:rsidR="006E2282" w:rsidRDefault="006E2282" w:rsidP="0080100E">
      <w:pPr>
        <w:pStyle w:val="Ttulo3"/>
      </w:pPr>
      <w:bookmarkStart w:id="5" w:name="_Toc41243247"/>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1D9CB01D" w:rsidR="006E2282" w:rsidRDefault="006E2282" w:rsidP="0080100E">
      <w:pPr>
        <w:pStyle w:val="Ttulo3"/>
      </w:pPr>
      <w:bookmarkStart w:id="6" w:name="_Toc41243248"/>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7CF03B5F" w:rsidR="006E2282" w:rsidRDefault="006E2282" w:rsidP="0080100E">
      <w:pPr>
        <w:pStyle w:val="Ttulo3"/>
      </w:pPr>
      <w:bookmarkStart w:id="7" w:name="_Toc41243249"/>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247B92B5" w:rsidR="004625D3" w:rsidRPr="004625D3" w:rsidRDefault="00310F84" w:rsidP="0080100E">
      <w:pPr>
        <w:pStyle w:val="Ttulo2"/>
      </w:pPr>
      <w:bookmarkStart w:id="8" w:name="_Toc41243250"/>
      <w:r w:rsidRPr="00310F84">
        <w:t>Algoritmos de sistemas de recomendação</w:t>
      </w:r>
      <w:bookmarkEnd w:id="8"/>
    </w:p>
    <w:p w14:paraId="7204713D" w14:textId="3DD7CD95" w:rsidR="008F2AE9" w:rsidRDefault="000E08FD" w:rsidP="0080100E">
      <w:r>
        <w:t>Texto</w:t>
      </w:r>
    </w:p>
    <w:p w14:paraId="2F792CCB" w14:textId="0C9B8E97" w:rsidR="008F2AE9" w:rsidRDefault="004625D3" w:rsidP="0080100E">
      <w:pPr>
        <w:pStyle w:val="Ttulo2"/>
      </w:pPr>
      <w:bookmarkStart w:id="9" w:name="_Toc41243251"/>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65BAD806" w:rsidR="002B6979" w:rsidRDefault="002B6979" w:rsidP="0080100E">
      <w:pPr>
        <w:pStyle w:val="Ttulo1"/>
      </w:pPr>
      <w:bookmarkStart w:id="10" w:name="_Toc41243252"/>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11" w:name="_Toc41243253"/>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12" w:name="_Toc41243254"/>
      <w:r w:rsidRPr="004A3A38">
        <w:t>PROCURA NOS MOTORES DE BUSCA</w:t>
      </w:r>
      <w:bookmarkEnd w:id="12"/>
    </w:p>
    <w:p w14:paraId="3923CE91" w14:textId="77777777" w:rsidR="00C42379" w:rsidRDefault="00C42379" w:rsidP="0040163B">
      <w:pPr>
        <w:jc w:val="center"/>
      </w:pPr>
      <w:r>
        <w:rPr>
          <w:noProof/>
        </w:rPr>
        <w:drawing>
          <wp:inline distT="0" distB="0" distL="0" distR="0" wp14:anchorId="03CCC2B4" wp14:editId="13306BE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401C2A09" w:rsidR="00C42379" w:rsidRDefault="00C42379" w:rsidP="0040163B">
      <w:pPr>
        <w:pStyle w:val="Legenda"/>
        <w:jc w:val="center"/>
      </w:pPr>
      <w:bookmarkStart w:id="13" w:name="_Ref40822595"/>
      <w:bookmarkStart w:id="14" w:name="_Ref40822554"/>
      <w:bookmarkStart w:id="15" w:name="_Toc41243219"/>
      <w:r>
        <w:t xml:space="preserve">Figura </w:t>
      </w:r>
      <w:fldSimple w:instr=" SEQ Figura \* ARABIC ">
        <w:r w:rsidR="003B56C3">
          <w:rPr>
            <w:noProof/>
          </w:rPr>
          <w:t>1</w:t>
        </w:r>
      </w:fldSimple>
      <w:bookmarkEnd w:id="13"/>
      <w:r w:rsidR="009D23B5">
        <w:rPr>
          <w:noProof/>
        </w:rPr>
        <w:t xml:space="preserve"> -</w:t>
      </w:r>
      <w:r>
        <w:t xml:space="preserve"> Motor</w:t>
      </w:r>
      <w:r w:rsidR="00A850AA">
        <w:t xml:space="preserve"> avançado</w:t>
      </w:r>
      <w:r>
        <w:t xml:space="preserve"> de busca da</w:t>
      </w:r>
      <w:r w:rsidRPr="00A841A0">
        <w:t xml:space="preserve"> ACM (</w:t>
      </w:r>
      <w:r w:rsidR="00F66243" w:rsidRPr="00A841A0">
        <w:t>próprio</w:t>
      </w:r>
      <w:r w:rsidRPr="00A841A0">
        <w:t>, 2020)</w:t>
      </w:r>
      <w:bookmarkEnd w:id="14"/>
      <w:bookmarkEnd w:id="15"/>
    </w:p>
    <w:p w14:paraId="565BD62B" w14:textId="5455CD19"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r w:rsidR="006874EC" w:rsidRPr="00BC0A63">
        <w:rPr>
          <w:i/>
        </w:rPr>
        <w:t>string</w:t>
      </w:r>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1CBB6B1F" w14:textId="5B86E40D" w:rsidR="00826009" w:rsidRDefault="005229A4" w:rsidP="0040163B">
      <w:pPr>
        <w:jc w:val="center"/>
      </w:pPr>
      <w:r w:rsidRPr="005229A4">
        <w:rPr>
          <w:noProof/>
        </w:rPr>
        <w:lastRenderedPageBreak/>
        <w:drawing>
          <wp:inline distT="0" distB="0" distL="0" distR="0" wp14:anchorId="60E7AE46" wp14:editId="1AC1C9B3">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6AA7AFB0" w:rsidR="00826009" w:rsidRDefault="00826009" w:rsidP="0040163B">
      <w:pPr>
        <w:pStyle w:val="Legenda"/>
        <w:jc w:val="center"/>
      </w:pPr>
      <w:bookmarkStart w:id="16" w:name="_Ref40822631"/>
      <w:bookmarkStart w:id="17" w:name="_Toc41243220"/>
      <w:r>
        <w:t xml:space="preserve">Figura </w:t>
      </w:r>
      <w:fldSimple w:instr=" SEQ Figura \* ARABIC ">
        <w:r w:rsidR="003B56C3">
          <w:rPr>
            <w:noProof/>
          </w:rPr>
          <w:t>2</w:t>
        </w:r>
      </w:fldSimple>
      <w:bookmarkEnd w:id="16"/>
      <w:r w:rsidR="007E41DF">
        <w:rPr>
          <w:noProof/>
        </w:rPr>
        <w:t xml:space="preserve"> -</w:t>
      </w:r>
      <w:r>
        <w:t xml:space="preserve"> Resultado de busca dos proceedings no motor de busca da ACM (próprio, 2020)</w:t>
      </w:r>
      <w:bookmarkEnd w:id="17"/>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rPr>
          <w:noProof/>
        </w:rPr>
        <w:drawing>
          <wp:inline distT="0" distB="0" distL="0" distR="0" wp14:anchorId="5C6EAB7D" wp14:editId="652D1485">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4B7CF086" w:rsidR="00F34FC3" w:rsidRDefault="00F34FC3" w:rsidP="0040163B">
      <w:pPr>
        <w:pStyle w:val="Legenda"/>
        <w:jc w:val="center"/>
      </w:pPr>
      <w:bookmarkStart w:id="18" w:name="_Ref40822641"/>
      <w:bookmarkStart w:id="19" w:name="_Toc41243221"/>
      <w:r>
        <w:t xml:space="preserve">Figura </w:t>
      </w:r>
      <w:fldSimple w:instr=" SEQ Figura \* ARABIC ">
        <w:r w:rsidR="003B56C3">
          <w:rPr>
            <w:noProof/>
          </w:rPr>
          <w:t>3</w:t>
        </w:r>
      </w:fldSimple>
      <w:bookmarkEnd w:id="18"/>
      <w:r w:rsidR="00E826C2">
        <w:rPr>
          <w:noProof/>
        </w:rPr>
        <w:t xml:space="preserve"> -</w:t>
      </w:r>
      <w:r>
        <w:t xml:space="preserve"> </w:t>
      </w:r>
      <w:r w:rsidRPr="00353DD1">
        <w:t xml:space="preserve">Resultado de busca dos </w:t>
      </w:r>
      <w:r>
        <w:t>journals</w:t>
      </w:r>
      <w:r w:rsidRPr="00353DD1">
        <w:t xml:space="preserve"> no motor de busca da ACM (próprio, 2020)</w:t>
      </w:r>
      <w:bookmarkEnd w:id="19"/>
    </w:p>
    <w:p w14:paraId="610807AF" w14:textId="08843906" w:rsidR="00006881" w:rsidRPr="00A478F0" w:rsidRDefault="00006881" w:rsidP="0080100E">
      <w:r>
        <w:tab/>
        <w:t xml:space="preserve">A quantidade de trabalhos encontrados na ACM relacionados a </w:t>
      </w:r>
      <w:r w:rsidRPr="000500A2">
        <w:rPr>
          <w:i/>
        </w:rPr>
        <w:t>string</w:t>
      </w:r>
      <w:r>
        <w:t xml:space="preserve"> de busca foi muito alta, isso</w:t>
      </w:r>
      <w:r w:rsidR="00C3617C">
        <w:t xml:space="preserve"> </w:t>
      </w:r>
      <w:r w:rsidR="001114F6">
        <w:t>aconteceu</w:t>
      </w:r>
      <w:r>
        <w:t xml:space="preserve"> devido a </w:t>
      </w:r>
      <w:r w:rsidR="00C3617C">
        <w:t>plataforma</w:t>
      </w:r>
      <w:r>
        <w:t xml:space="preserve">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20" w:name="_Toc41243255"/>
      <w:r>
        <w:lastRenderedPageBreak/>
        <w:t>Os trabalhos</w:t>
      </w:r>
      <w:bookmarkEnd w:id="20"/>
    </w:p>
    <w:p w14:paraId="07248AA1" w14:textId="2465C5F7" w:rsidR="004367EC" w:rsidRDefault="005D0600" w:rsidP="0080100E">
      <w:r>
        <w:tab/>
        <w:t xml:space="preserve">Com a busca </w:t>
      </w:r>
      <w:r w:rsidR="000F5554">
        <w:t>realizada no dia 0</w:t>
      </w:r>
      <w:r w:rsidR="008D0926">
        <w:t>7</w:t>
      </w:r>
      <w:r w:rsidR="000F5554">
        <w:t xml:space="preserve">/05/20 </w:t>
      </w:r>
      <w:r>
        <w:t xml:space="preserve">no motor da ACM a partir da </w:t>
      </w:r>
      <w:r w:rsidRPr="00CB3CF6">
        <w:rPr>
          <w:i/>
        </w:rPr>
        <w:t>string</w:t>
      </w:r>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r w:rsidRPr="005D0600">
        <w:rPr>
          <w:i/>
        </w:rPr>
        <w:t>proceeding</w:t>
      </w:r>
      <w:r>
        <w:t>.</w:t>
      </w:r>
    </w:p>
    <w:p w14:paraId="4AC5F8C0" w14:textId="77777777" w:rsidR="00377BBD" w:rsidRDefault="00377BBD" w:rsidP="00377BBD">
      <w:pPr>
        <w:keepNext/>
        <w:jc w:val="center"/>
      </w:pPr>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58BCCD2C" w:rsidR="007815D6" w:rsidRDefault="00377BBD" w:rsidP="00377BBD">
      <w:pPr>
        <w:pStyle w:val="Legenda"/>
        <w:jc w:val="center"/>
      </w:pPr>
      <w:bookmarkStart w:id="21" w:name="_Ref40822414"/>
      <w:bookmarkStart w:id="22" w:name="_Ref40817235"/>
      <w:bookmarkStart w:id="23" w:name="_Toc41243222"/>
      <w:r>
        <w:t xml:space="preserve">Figura </w:t>
      </w:r>
      <w:fldSimple w:instr=" SEQ Figura \* ARABIC ">
        <w:r w:rsidR="003B56C3">
          <w:rPr>
            <w:noProof/>
          </w:rPr>
          <w:t>4</w:t>
        </w:r>
      </w:fldSimple>
      <w:bookmarkEnd w:id="21"/>
      <w:r w:rsidR="00412F59">
        <w:t xml:space="preserve"> - </w:t>
      </w:r>
      <w:r>
        <w:t>Etapas realizadas para filtrar os trabalhos encontrados no motor de busca da ACM</w:t>
      </w:r>
      <w:bookmarkEnd w:id="22"/>
      <w:r w:rsidR="004A14AF" w:rsidRPr="00353DD1">
        <w:t xml:space="preserve"> (próprio, 2020)</w:t>
      </w:r>
      <w:bookmarkEnd w:id="23"/>
    </w:p>
    <w:p w14:paraId="2DDF2826" w14:textId="489C79F1" w:rsidR="00C3617C" w:rsidRDefault="00C3617C" w:rsidP="0080100E">
      <w:r>
        <w:tab/>
      </w:r>
      <w:r w:rsidR="00D021DA">
        <w:t xml:space="preserve">Em cima dos 83 trabalhos encontrados, foi realizado </w:t>
      </w:r>
      <w:r w:rsidR="00E30761">
        <w:t>um</w:t>
      </w:r>
      <w:r w:rsidR="00D021DA">
        <w:t xml:space="preserve"> </w:t>
      </w:r>
      <w:r w:rsidR="00E30761">
        <w:t>filtr</w:t>
      </w:r>
      <w:r w:rsidR="003A5B9F">
        <w:t>o</w:t>
      </w:r>
      <w:r w:rsidR="00E30761">
        <w:t xml:space="preserve"> basead</w:t>
      </w:r>
      <w:r w:rsidR="003A5B9F">
        <w:t>o</w:t>
      </w:r>
      <w:r w:rsidR="00D021DA">
        <w:t xml:space="preserve"> no sistema estruturado anteriorment</w:t>
      </w:r>
      <w:r w:rsidR="00EB08F0">
        <w:t>e</w:t>
      </w:r>
      <w:r w:rsidR="00D021DA">
        <w:t>.</w:t>
      </w:r>
      <w:r w:rsidR="0044472D">
        <w:t xml:space="preserve"> </w:t>
      </w:r>
      <w:r w:rsidR="0044472D" w:rsidRPr="00FF4E08">
        <w:t>Esse</w:t>
      </w:r>
      <w:r w:rsidR="0044472D">
        <w:t xml:space="preserve"> filtro é 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295530C7" w14:textId="77777777" w:rsidR="003B56C3" w:rsidRDefault="00016710" w:rsidP="003B56C3">
      <w:pPr>
        <w:keepNext/>
        <w:jc w:val="center"/>
      </w:pPr>
      <w:r>
        <w:rPr>
          <w:noProof/>
        </w:rPr>
        <w:drawing>
          <wp:inline distT="0" distB="0" distL="0" distR="0" wp14:anchorId="396E2579" wp14:editId="6468A401">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0766352F" w:rsidR="00016710" w:rsidRDefault="003B56C3" w:rsidP="003B56C3">
      <w:pPr>
        <w:pStyle w:val="Legenda"/>
        <w:jc w:val="center"/>
      </w:pPr>
      <w:bookmarkStart w:id="24" w:name="_Ref40822493"/>
      <w:bookmarkStart w:id="25" w:name="_Ref40822087"/>
      <w:bookmarkStart w:id="26" w:name="_Toc41243223"/>
      <w:r>
        <w:t xml:space="preserve">Figura </w:t>
      </w:r>
      <w:fldSimple w:instr=" SEQ Figura \* ARABIC ">
        <w:r>
          <w:rPr>
            <w:noProof/>
          </w:rPr>
          <w:t>5</w:t>
        </w:r>
      </w:fldSimple>
      <w:bookmarkEnd w:id="24"/>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5"/>
      <w:bookmarkEnd w:id="26"/>
    </w:p>
    <w:p w14:paraId="79ACB8DA" w14:textId="4A52ECC1" w:rsidR="009F7EBE" w:rsidRDefault="002F7588" w:rsidP="009F7EBE">
      <w:r>
        <w:tab/>
        <w:t>Baseado no conhecimento obtido</w:t>
      </w:r>
      <w:r w:rsidR="00E56F48">
        <w:t xml:space="preserve"> dos trabalhos</w:t>
      </w:r>
      <w:r>
        <w:t xml:space="preserve"> </w:t>
      </w:r>
      <w:r w:rsidR="00244116">
        <w:t>na</w:t>
      </w:r>
      <w:r>
        <w:t xml:space="preserve"> segunda etapa, foi realizado uma classificação deles em 4 tipos,</w:t>
      </w:r>
      <w:r w:rsidR="00A57F18">
        <w:t xml:space="preserve"> que são: Trabalhos que possuem relação com o foco de pesquisa da revisão; Trabalhos que utilizam dos RecSys e contexto, mas que </w:t>
      </w:r>
      <w:r w:rsidR="004B0490">
        <w:t xml:space="preserve">visam </w:t>
      </w:r>
      <w:r w:rsidR="004476D1">
        <w:t>recomenda</w:t>
      </w:r>
      <w:r w:rsidR="004B0490">
        <w:t>r</w:t>
      </w:r>
      <w:r w:rsidR="00A57F18">
        <w:t xml:space="preserve"> outros temas além da música como notícias, filmes, produtos; Trabalhos </w:t>
      </w:r>
      <w:r w:rsidR="00054150">
        <w:t>que utilizam dos RecSys e contexto, mas que não abordam a recomendação musical;</w:t>
      </w:r>
      <w:r w:rsidR="009F1954">
        <w:t xml:space="preserve"> Trabalhos que utilizam dos RecSys </w:t>
      </w:r>
      <w:r w:rsidR="009F1954">
        <w:lastRenderedPageBreak/>
        <w:t>musicais, mas que não utilizam o contexto nas recomendações</w:t>
      </w:r>
      <w:r w:rsidR="00E37445">
        <w:t>. Foi apresentado na forma de gráfico de pizza na</w:t>
      </w:r>
      <w:r w:rsidR="000069A5">
        <w:t xml:space="preserve"> </w:t>
      </w:r>
      <w:r w:rsidR="007377CD">
        <w:fldChar w:fldCharType="begin"/>
      </w:r>
      <w:r w:rsidR="007377CD">
        <w:instrText xml:space="preserve"> REF _Ref40822493 \h </w:instrText>
      </w:r>
      <w:r w:rsidR="007377CD">
        <w:fldChar w:fldCharType="separate"/>
      </w:r>
      <w:r w:rsidR="007377CD">
        <w:t xml:space="preserve">Figura </w:t>
      </w:r>
      <w:r w:rsidR="007377CD">
        <w:rPr>
          <w:noProof/>
        </w:rPr>
        <w:t>5</w:t>
      </w:r>
      <w:r w:rsidR="007377CD">
        <w:fldChar w:fldCharType="end"/>
      </w:r>
      <w:r w:rsidR="000069A5">
        <w:t xml:space="preserve"> </w:t>
      </w:r>
      <w:r w:rsidR="00E37445">
        <w:t>a relação entre os tipos e a quantidade de artigos encontrados.</w:t>
      </w:r>
    </w:p>
    <w:p w14:paraId="4D2BFBE4" w14:textId="77777777" w:rsidR="00377BBD" w:rsidRDefault="00377BBD" w:rsidP="00377BBD">
      <w:pPr>
        <w:keepNext/>
        <w:jc w:val="center"/>
      </w:pPr>
      <w:r>
        <w:rPr>
          <w:noProof/>
        </w:rPr>
        <w:drawing>
          <wp:inline distT="0" distB="0" distL="0" distR="0" wp14:anchorId="4DA97643" wp14:editId="792ACDF0">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312C9EF5" w:rsidR="00377BBD" w:rsidRDefault="00377BBD" w:rsidP="00377BBD">
      <w:pPr>
        <w:pStyle w:val="Legenda"/>
        <w:jc w:val="center"/>
      </w:pPr>
      <w:bookmarkStart w:id="27" w:name="_Ref40822509"/>
      <w:bookmarkStart w:id="28" w:name="_Ref40821926"/>
      <w:bookmarkStart w:id="29" w:name="_Toc41243224"/>
      <w:r>
        <w:t xml:space="preserve">Figura </w:t>
      </w:r>
      <w:fldSimple w:instr=" SEQ Figura \* ARABIC ">
        <w:r w:rsidR="003B56C3">
          <w:rPr>
            <w:noProof/>
          </w:rPr>
          <w:t>6</w:t>
        </w:r>
      </w:fldSimple>
      <w:bookmarkEnd w:id="27"/>
      <w:r w:rsidR="00052712">
        <w:t xml:space="preserve"> - </w:t>
      </w:r>
      <w:r>
        <w:t>Procedimento de filtro realizado baseado nos trabalhos encontrados no motor de busca da ACM</w:t>
      </w:r>
      <w:r w:rsidRPr="00353DD1">
        <w:t xml:space="preserve"> (próprio, 2020)</w:t>
      </w:r>
      <w:bookmarkEnd w:id="28"/>
      <w:bookmarkEnd w:id="29"/>
    </w:p>
    <w:p w14:paraId="7A5B0100" w14:textId="2BEC342D" w:rsidR="00215DF2" w:rsidRDefault="00E863CD" w:rsidP="0080100E">
      <w:r>
        <w:tab/>
      </w:r>
      <w:r w:rsidR="00AB46A8">
        <w:t>O resultado do</w:t>
      </w:r>
      <w:r w:rsidR="009749D2">
        <w:t xml:space="preserve"> procedimento de</w:t>
      </w:r>
      <w:r w:rsidR="00AB46A8">
        <w:t xml:space="preserve"> filtro</w:t>
      </w:r>
      <w:r w:rsidR="009749D2">
        <w:t xml:space="preserve"> (apresentado na</w:t>
      </w:r>
      <w:r w:rsidR="006B5491">
        <w:t xml:space="preserve"> </w:t>
      </w:r>
      <w:r w:rsidR="006B5491">
        <w:fldChar w:fldCharType="begin"/>
      </w:r>
      <w:r w:rsidR="006B5491">
        <w:instrText xml:space="preserve"> REF _Ref40822509 \h </w:instrText>
      </w:r>
      <w:r w:rsidR="006B5491">
        <w:fldChar w:fldCharType="separate"/>
      </w:r>
      <w:r w:rsidR="006B5491">
        <w:t xml:space="preserve">Figura </w:t>
      </w:r>
      <w:r w:rsidR="006B5491">
        <w:rPr>
          <w:noProof/>
        </w:rPr>
        <w:t>6</w:t>
      </w:r>
      <w:r w:rsidR="006B5491">
        <w:fldChar w:fldCharType="end"/>
      </w:r>
      <w:r w:rsidR="009749D2">
        <w:t>)</w:t>
      </w:r>
      <w:r w:rsidR="00AB46A8">
        <w:t xml:space="preserve"> foram 4 trabalhos relacionados ao objetivo descrito no protocolo de revisão desse trabalho.</w:t>
      </w:r>
      <w:r w:rsidR="00051A51">
        <w:t xml:space="preserve"> Será realizado uma análise nesses trabalhos nas</w:t>
      </w:r>
      <w:r w:rsidR="0064773D">
        <w:t xml:space="preserve"> próximas seções</w:t>
      </w:r>
      <w:r w:rsidR="006A2B7F">
        <w:t>.</w:t>
      </w:r>
      <w:r w:rsidR="00051A51">
        <w:t xml:space="preserve"> </w:t>
      </w:r>
      <w:r w:rsidR="006A2B7F">
        <w:t>O</w:t>
      </w:r>
      <w:r w:rsidR="00051A51">
        <w:t>nde, em cada se</w:t>
      </w:r>
      <w:r w:rsidR="00EA2B72">
        <w:t>ç</w:t>
      </w:r>
      <w:r w:rsidR="00051A51">
        <w:t>ão</w:t>
      </w:r>
      <w:r w:rsidR="00B61099">
        <w:t>/</w:t>
      </w:r>
      <w:r w:rsidR="00F55808">
        <w:t>artigo</w:t>
      </w:r>
      <w:r w:rsidR="00051A51">
        <w:t>, será realizado uma descrição do que foi desenvolvido e no fim, será respondido</w:t>
      </w:r>
      <w:r w:rsidR="00215DF2">
        <w:t xml:space="preserve"> as seguintes perguntas:</w:t>
      </w:r>
    </w:p>
    <w:p w14:paraId="5BDE3725" w14:textId="61EF66C3" w:rsidR="00302ACD" w:rsidRDefault="00302ACD" w:rsidP="0097624C">
      <w:pPr>
        <w:pStyle w:val="PargrafodaLista"/>
        <w:numPr>
          <w:ilvl w:val="0"/>
          <w:numId w:val="35"/>
        </w:numPr>
      </w:pPr>
      <w:r>
        <w:t>Qual o problema que ele resolveu?</w:t>
      </w:r>
    </w:p>
    <w:p w14:paraId="38464060" w14:textId="5C11DCFB" w:rsidR="00615D0C" w:rsidRDefault="00615D0C" w:rsidP="00615D0C">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Default="00E44887" w:rsidP="0097624C">
      <w:pPr>
        <w:pStyle w:val="PargrafodaLista"/>
        <w:numPr>
          <w:ilvl w:val="0"/>
          <w:numId w:val="35"/>
        </w:numPr>
      </w:pPr>
      <w:r>
        <w:t>Quais técnicas foram usadas?</w:t>
      </w:r>
    </w:p>
    <w:p w14:paraId="79CDD4B0" w14:textId="25A7C2AF" w:rsidR="00F4777A" w:rsidRDefault="00F4777A" w:rsidP="0043349A">
      <w:pPr>
        <w:pStyle w:val="PargrafodaLista"/>
        <w:numPr>
          <w:ilvl w:val="1"/>
          <w:numId w:val="35"/>
        </w:numPr>
      </w:pPr>
      <w:r>
        <w:t>Foi utilizada da recomendação colaborativa?</w:t>
      </w:r>
    </w:p>
    <w:p w14:paraId="0838B372" w14:textId="3D010AC6" w:rsidR="00585B9A" w:rsidRDefault="00585B9A" w:rsidP="00511080">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Default="00642311" w:rsidP="0097624C">
      <w:pPr>
        <w:pStyle w:val="PargrafodaLista"/>
        <w:numPr>
          <w:ilvl w:val="0"/>
          <w:numId w:val="35"/>
        </w:numPr>
      </w:pPr>
      <w:r>
        <w:t>Qual a base de treinamento e teste?</w:t>
      </w:r>
    </w:p>
    <w:p w14:paraId="729234C2" w14:textId="60984C22" w:rsidR="00F05B21" w:rsidRDefault="00F05B21" w:rsidP="00F05B21">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Default="00116CCF" w:rsidP="0097624C">
      <w:pPr>
        <w:pStyle w:val="PargrafodaLista"/>
        <w:numPr>
          <w:ilvl w:val="0"/>
          <w:numId w:val="35"/>
        </w:numPr>
      </w:pPr>
      <w:r>
        <w:t xml:space="preserve">Quais os </w:t>
      </w:r>
      <w:r w:rsidR="002F4358">
        <w:t>contexto</w:t>
      </w:r>
      <w:r>
        <w:t>s utilizados</w:t>
      </w:r>
      <w:r w:rsidR="002F4358">
        <w:t>?</w:t>
      </w:r>
    </w:p>
    <w:p w14:paraId="1D2A7A6E" w14:textId="27CFC879" w:rsidR="00EF1BFD" w:rsidRDefault="004D6C00" w:rsidP="00257F87">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257F87">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Default="00530530" w:rsidP="00530530">
      <w:pPr>
        <w:pStyle w:val="PargrafodaLista"/>
        <w:numPr>
          <w:ilvl w:val="0"/>
          <w:numId w:val="35"/>
        </w:numPr>
      </w:pPr>
      <w:r>
        <w:t>Como é obtido o contexto?</w:t>
      </w:r>
    </w:p>
    <w:p w14:paraId="00D8101E" w14:textId="01FE5FE3" w:rsidR="003771F4" w:rsidRDefault="003771F4" w:rsidP="003771F4">
      <w:pPr>
        <w:pStyle w:val="PargrafodaLista"/>
        <w:numPr>
          <w:ilvl w:val="1"/>
          <w:numId w:val="35"/>
        </w:numPr>
      </w:pPr>
      <w:r>
        <w:t>O usuário pode auxiliar na definição do contexto?</w:t>
      </w:r>
    </w:p>
    <w:p w14:paraId="261CE855" w14:textId="67B75F83" w:rsidR="00530530" w:rsidRDefault="00DC3A27" w:rsidP="003771F4">
      <w:pPr>
        <w:pStyle w:val="PargrafodaLista"/>
        <w:numPr>
          <w:ilvl w:val="1"/>
          <w:numId w:val="35"/>
        </w:numPr>
      </w:pPr>
      <w:r>
        <w:t>É apresentado o contexto</w:t>
      </w:r>
      <w:r w:rsidR="00787AEE">
        <w:t xml:space="preserve"> atual</w:t>
      </w:r>
      <w:r>
        <w:t xml:space="preserve"> para o usuário?</w:t>
      </w:r>
    </w:p>
    <w:p w14:paraId="33B5C380" w14:textId="168558C1" w:rsidR="000A0DD2" w:rsidRDefault="000A0DD2" w:rsidP="000A0DD2">
      <w:pPr>
        <w:pStyle w:val="PargrafodaLista"/>
        <w:numPr>
          <w:ilvl w:val="0"/>
          <w:numId w:val="35"/>
        </w:numPr>
      </w:pPr>
      <w:r>
        <w:t>Como fo</w:t>
      </w:r>
      <w:r w:rsidR="005E6C22">
        <w:t xml:space="preserve">ram </w:t>
      </w:r>
      <w:r>
        <w:t>relacionado</w:t>
      </w:r>
      <w:r w:rsidR="005E6C22">
        <w:t>s</w:t>
      </w:r>
      <w:r>
        <w:t xml:space="preserve"> os contexto</w:t>
      </w:r>
      <w:r w:rsidR="00192101">
        <w:t>s</w:t>
      </w:r>
      <w:r>
        <w:t xml:space="preserve"> com as recomendações?</w:t>
      </w:r>
      <w:r w:rsidR="008E31B6">
        <w:t xml:space="preserve"> (REMOVIDO)</w:t>
      </w:r>
    </w:p>
    <w:p w14:paraId="60DA968A" w14:textId="4A4655AC" w:rsidR="007E0D5C" w:rsidRPr="005D0600" w:rsidRDefault="007E0D5C" w:rsidP="007E0D5C">
      <w:pPr>
        <w:pStyle w:val="PargrafodaLista"/>
        <w:numPr>
          <w:ilvl w:val="0"/>
          <w:numId w:val="35"/>
        </w:numPr>
      </w:pPr>
      <w:r>
        <w:lastRenderedPageBreak/>
        <w:t xml:space="preserve">Foi avaliado o nível de </w:t>
      </w:r>
      <w:r w:rsidR="004F4328">
        <w:t>satisfação</w:t>
      </w:r>
      <w:r>
        <w:t xml:space="preserve"> do usuário com a música recomendada?</w:t>
      </w:r>
    </w:p>
    <w:p w14:paraId="3089FFC2" w14:textId="0B7857A2" w:rsidR="002E16AD" w:rsidRDefault="002E16AD" w:rsidP="0097624C">
      <w:pPr>
        <w:pStyle w:val="PargrafodaLista"/>
        <w:numPr>
          <w:ilvl w:val="0"/>
          <w:numId w:val="35"/>
        </w:numPr>
      </w:pPr>
      <w:r>
        <w:t>A recomendação atingiu as expectativas do usuário?</w:t>
      </w:r>
    </w:p>
    <w:p w14:paraId="0BC660E5" w14:textId="137F9354" w:rsidR="002F37B9" w:rsidRDefault="002F37B9" w:rsidP="0097624C">
      <w:pPr>
        <w:pStyle w:val="PargrafodaLista"/>
        <w:numPr>
          <w:ilvl w:val="1"/>
          <w:numId w:val="35"/>
        </w:numPr>
      </w:pPr>
      <w:r>
        <w:t>Quais foram os critérios de qualidade utilizado</w:t>
      </w:r>
      <w:r w:rsidR="00947D5D">
        <w:t>s</w:t>
      </w:r>
      <w:r>
        <w:t>?</w:t>
      </w:r>
    </w:p>
    <w:p w14:paraId="2043AFCB" w14:textId="1173C476" w:rsidR="00101A83" w:rsidRDefault="00101A83" w:rsidP="0097624C">
      <w:pPr>
        <w:pStyle w:val="PargrafodaLista"/>
        <w:numPr>
          <w:ilvl w:val="1"/>
          <w:numId w:val="35"/>
        </w:numPr>
      </w:pPr>
      <w:r>
        <w:t>Quantidade de usuários utilizadas? (tamanho da base)</w:t>
      </w:r>
    </w:p>
    <w:p w14:paraId="0EA2F1BE" w14:textId="79B15FCA" w:rsidR="00FE1979" w:rsidRDefault="00ED094B" w:rsidP="0025512A">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Default="00A71AED" w:rsidP="00A71AED">
      <w:pPr>
        <w:pStyle w:val="PargrafodaLista"/>
        <w:numPr>
          <w:ilvl w:val="0"/>
          <w:numId w:val="35"/>
        </w:numPr>
      </w:pPr>
      <w:r>
        <w:t>Tiveram outros resultados apresentados? Quais?</w:t>
      </w:r>
    </w:p>
    <w:p w14:paraId="2DC9835C" w14:textId="4CED7EAF" w:rsidR="00A6577E" w:rsidRPr="00390005" w:rsidRDefault="00851B82" w:rsidP="0080100E">
      <w:pPr>
        <w:pStyle w:val="Ttulo3"/>
        <w:rPr>
          <w:lang w:val="en-US"/>
        </w:rPr>
      </w:pPr>
      <w:bookmarkStart w:id="30" w:name="_Ref40822269"/>
      <w:bookmarkStart w:id="31" w:name="_Toc41243256"/>
      <w:r w:rsidRPr="00851B82">
        <w:rPr>
          <w:lang w:val="en-US"/>
        </w:rPr>
        <w:t>The New Challenges when Modeling Context through Diversity over</w:t>
      </w:r>
      <w:r>
        <w:rPr>
          <w:lang w:val="en-US"/>
        </w:rPr>
        <w:t xml:space="preserve"> </w:t>
      </w:r>
      <w:r w:rsidRPr="00851B82">
        <w:rPr>
          <w:lang w:val="en-US"/>
        </w:rPr>
        <w:t>Time in Recommender Systems</w:t>
      </w:r>
      <w:bookmarkEnd w:id="30"/>
      <w:bookmarkEnd w:id="31"/>
    </w:p>
    <w:p w14:paraId="3C53284C" w14:textId="6E7C7512" w:rsidR="0043113F" w:rsidRDefault="0080100E" w:rsidP="0080100E">
      <w:r w:rsidRPr="00851B82">
        <w:rPr>
          <w:lang w:val="en-US"/>
        </w:rPr>
        <w:tab/>
      </w:r>
      <w:r w:rsidR="00FC005E">
        <w:t>Visando melhorar as recomendações musicais,</w:t>
      </w:r>
      <w:r w:rsidR="00AD0675">
        <w:t xml:space="preserve"> </w:t>
      </w:r>
      <w:r w:rsidR="00FC005E">
        <w:t>é realizado um estudo sobre</w:t>
      </w:r>
      <w:r w:rsidR="00AD0675">
        <w:t xml:space="preserve"> o contexto em que o usuário está vivendo, </w:t>
      </w:r>
      <w:r w:rsidR="00C24151">
        <w:t xml:space="preserve">através de </w:t>
      </w:r>
      <w:r w:rsidR="00246436">
        <w:t>análises</w:t>
      </w:r>
      <w:r w:rsidR="00B6183F">
        <w:t xml:space="preserve"> </w:t>
      </w:r>
      <w:r w:rsidR="00C24151">
        <w:t>d</w:t>
      </w:r>
      <w:r w:rsidR="00B6183F">
        <w:t>a</w:t>
      </w:r>
      <w:r w:rsidR="00AD0675">
        <w:t xml:space="preserve"> evolução da diversidade através do tempo e </w:t>
      </w:r>
      <w:r w:rsidR="00EC1F8D">
        <w:t>d</w:t>
      </w:r>
      <w:r w:rsidR="00AD0675">
        <w:t>o caminho percorrido pelo usuário.</w:t>
      </w:r>
      <w:r w:rsidR="00BB5FC0">
        <w:t xml:space="preserve"> </w:t>
      </w:r>
      <w:r w:rsidR="00313722">
        <w:t>Semelhante a estudos</w:t>
      </w:r>
      <w:r w:rsidR="00BB5FC0">
        <w:t xml:space="preserve"> </w:t>
      </w:r>
      <w:r w:rsidR="00313722">
        <w:t xml:space="preserve">sobre </w:t>
      </w:r>
      <w:r w:rsidR="00BB5FC0">
        <w:t>e</w:t>
      </w:r>
      <w:r w:rsidR="004F16E0">
        <w:t>-</w:t>
      </w:r>
      <w:r w:rsidR="00BB5FC0">
        <w:t>commerce</w:t>
      </w:r>
      <w:r w:rsidR="00313722">
        <w:t xml:space="preserve"> apresentados</w:t>
      </w:r>
      <w:r w:rsidR="00BB5FC0">
        <w:t xml:space="preserve">, </w:t>
      </w:r>
      <w:r w:rsidR="00FB4B34">
        <w:t xml:space="preserve">onde </w:t>
      </w:r>
      <w:r w:rsidR="00BB5FC0">
        <w:t>o</w:t>
      </w:r>
      <w:r w:rsidR="00663483">
        <w:t xml:space="preserve"> nível de diversidade precisa ser alto no </w:t>
      </w:r>
      <w:r w:rsidR="00AD0675">
        <w:t>início</w:t>
      </w:r>
      <w:r w:rsidR="00663483">
        <w:t xml:space="preserve"> da seção de navegação e tende a diminuir gradualmente conforme a seção é encerrada.</w:t>
      </w:r>
    </w:p>
    <w:p w14:paraId="79ED6C10" w14:textId="456E994B" w:rsidR="0034606C" w:rsidRDefault="00A73F81" w:rsidP="0080100E">
      <w:pPr>
        <w:rPr>
          <w:noProof/>
        </w:rPr>
      </w:pPr>
      <w:r>
        <w:tab/>
        <w:t>Nesse trabalho foi desenvolvido um modelo chamado DANCE, para monitorar e explorar a evolução da diversidade ao longo do tempo.</w:t>
      </w:r>
      <w:r w:rsidR="00B16CAE">
        <w:t xml:space="preserve"> No modelo foi desenvolvido o</w:t>
      </w:r>
      <w:r w:rsidR="0097052D">
        <w:rPr>
          <w:noProof/>
        </w:rPr>
        <w:t xml:space="preserve"> conceito de contexto </w:t>
      </w:r>
      <w:r w:rsidR="00F3365D">
        <w:rPr>
          <w:noProof/>
        </w:rPr>
        <w:t>implicito</w:t>
      </w:r>
      <w:r w:rsidR="00B16CAE">
        <w:rPr>
          <w:noProof/>
        </w:rPr>
        <w:t>, o qual</w:t>
      </w:r>
      <w:r w:rsidR="0097052D">
        <w:rPr>
          <w:noProof/>
        </w:rPr>
        <w:t xml:space="preserve"> </w:t>
      </w:r>
      <w:r w:rsidR="00B16CAE">
        <w:rPr>
          <w:noProof/>
        </w:rPr>
        <w:t>ficou</w:t>
      </w:r>
      <w:r w:rsidR="0097052D">
        <w:rPr>
          <w:noProof/>
        </w:rPr>
        <w:t xml:space="preserve"> definido como caracteristicas comuns compartilhadas aos items consultados durante uma</w:t>
      </w:r>
      <w:r w:rsidR="003A6D15">
        <w:rPr>
          <w:noProof/>
        </w:rPr>
        <w:t xml:space="preserve"> certa</w:t>
      </w:r>
      <w:r w:rsidR="0097052D">
        <w:rPr>
          <w:noProof/>
        </w:rPr>
        <w:t xml:space="preserve"> faxa de tempo</w:t>
      </w:r>
      <w:r w:rsidR="0095228D">
        <w:rPr>
          <w:noProof/>
        </w:rPr>
        <w:t>.</w:t>
      </w:r>
      <w:r w:rsidR="00915CC6">
        <w:rPr>
          <w:noProof/>
        </w:rPr>
        <w:t xml:space="preserve"> Foi definido tambem como </w:t>
      </w:r>
      <w:r w:rsidR="00C172FF">
        <w:rPr>
          <w:noProof/>
        </w:rPr>
        <w:t>a oposição</w:t>
      </w:r>
      <w:r w:rsidR="00915CC6">
        <w:rPr>
          <w:noProof/>
        </w:rPr>
        <w:t xml:space="preserve"> do contexto explicito</w:t>
      </w:r>
      <w:r w:rsidR="00C172FF">
        <w:rPr>
          <w:noProof/>
        </w:rPr>
        <w:t xml:space="preserve">, o qual é definido como </w:t>
      </w:r>
      <w:r w:rsidR="000C4C09">
        <w:rPr>
          <w:noProof/>
        </w:rPr>
        <w:t>uma situação dentre os fatores conhecidos.</w:t>
      </w:r>
      <w:r w:rsidR="00483F8C">
        <w:rPr>
          <w:noProof/>
        </w:rPr>
        <w:t xml:space="preserve"> O contexto implicito, se refere a uma sequencia de itens, enquanto o explicito, inclue informações adicionais do usuario.</w:t>
      </w:r>
    </w:p>
    <w:p w14:paraId="0574AB37" w14:textId="77777777" w:rsidR="006C1A46" w:rsidRDefault="00500E06" w:rsidP="00D735AB">
      <w:pPr>
        <w:pStyle w:val="Ttulo4"/>
      </w:pPr>
      <w:r>
        <w:t>Qual o problema que ele resolveu?</w:t>
      </w:r>
    </w:p>
    <w:p w14:paraId="2016F064" w14:textId="1A5C85F1" w:rsidR="009933CD" w:rsidRDefault="006C1A46" w:rsidP="006C1A46">
      <w:r>
        <w:tab/>
      </w:r>
      <w:r w:rsidR="00F12A39">
        <w:t xml:space="preserve">Nesse trabalho é apresentado um modelo que busca melhorar as recomendações musicais através do contexto que o usuário </w:t>
      </w:r>
      <w:r w:rsidR="00BC6207">
        <w:t>está</w:t>
      </w:r>
      <w:r w:rsidR="00F12A39">
        <w:t xml:space="preserve"> vivendo.</w:t>
      </w:r>
      <w:r w:rsidR="009933CD">
        <w:t xml:space="preserve"> É apresentado uma preocupação em trazer as melhores recomendações baseadas </w:t>
      </w:r>
      <w:r w:rsidR="00E85C52">
        <w:t>nas particularidades</w:t>
      </w:r>
      <w:r w:rsidR="009933CD">
        <w:t xml:space="preserve"> de cada usuário.</w:t>
      </w:r>
    </w:p>
    <w:p w14:paraId="08D036D2" w14:textId="77777777" w:rsidR="00500E06" w:rsidRDefault="00500E06" w:rsidP="00D735AB">
      <w:pPr>
        <w:pStyle w:val="Ttulo4"/>
      </w:pPr>
      <w:r>
        <w:t>Quais técnicas foram usadas?</w:t>
      </w:r>
    </w:p>
    <w:p w14:paraId="450AD066" w14:textId="2F904E8B" w:rsidR="006F3A5A" w:rsidRDefault="00420799" w:rsidP="006F3A5A">
      <w:r>
        <w:tab/>
      </w:r>
      <w:r w:rsidR="006F3A5A">
        <w:t>Esse trabalho apresenta superficialmente as técnicas utilizadas para realizar as recomendações.</w:t>
      </w:r>
    </w:p>
    <w:p w14:paraId="0FA8192C" w14:textId="2E7E7993" w:rsidR="00500E06" w:rsidRDefault="00500E06" w:rsidP="00D735AB">
      <w:pPr>
        <w:pStyle w:val="Ttulo4"/>
      </w:pPr>
      <w:r>
        <w:t>Qual a base de treinamento e teste?</w:t>
      </w:r>
    </w:p>
    <w:p w14:paraId="3BF57169" w14:textId="12C8BEB5" w:rsidR="00BD24BF" w:rsidRDefault="00C527D0" w:rsidP="00BD24BF">
      <w:r>
        <w:lastRenderedPageBreak/>
        <w:tab/>
      </w:r>
      <w:r w:rsidR="00BD24BF">
        <w:t>Não foi realizado nenhuma aplicação para obter a base de treinamento desse trabalho. Foi utilizado uma base pronta que continha</w:t>
      </w:r>
      <w:r w:rsidR="00A10DA2">
        <w:t xml:space="preserve"> mais de 200.000 representações dos acessos de usuário</w:t>
      </w:r>
      <w:r w:rsidR="007F490C">
        <w:t>s</w:t>
      </w:r>
      <w:r w:rsidR="00A10DA2">
        <w:t xml:space="preserve"> em</w:t>
      </w:r>
      <w:r w:rsidR="007F490C">
        <w:t xml:space="preserve"> um</w:t>
      </w:r>
      <w:r w:rsidR="00A10DA2">
        <w:t xml:space="preserve"> sistema.</w:t>
      </w:r>
      <w:r w:rsidR="007F490C">
        <w:t xml:space="preserve"> </w:t>
      </w:r>
      <w:r w:rsidR="00996911">
        <w:t>Essa base foi</w:t>
      </w:r>
      <w:r w:rsidR="00EE37DA">
        <w:t xml:space="preserve"> utilizad</w:t>
      </w:r>
      <w:r w:rsidR="00996911">
        <w:t>a</w:t>
      </w:r>
      <w:r w:rsidR="00EE37DA">
        <w:t xml:space="preserve"> para validar a habilidade do modelo apresentado de obter o contexto implícito</w:t>
      </w:r>
      <w:r w:rsidR="00F62238">
        <w:t xml:space="preserve"> através dos dados de acesso</w:t>
      </w:r>
      <w:r w:rsidR="00EE37DA">
        <w:t>.</w:t>
      </w:r>
    </w:p>
    <w:p w14:paraId="59E469D9" w14:textId="7A087826" w:rsidR="00500E06" w:rsidRDefault="00500E06" w:rsidP="00D735AB">
      <w:pPr>
        <w:pStyle w:val="Ttulo4"/>
      </w:pPr>
      <w:r>
        <w:t>Quais os contextos utilizados?</w:t>
      </w:r>
    </w:p>
    <w:p w14:paraId="4F754F26" w14:textId="77777777" w:rsidR="003154C6" w:rsidRDefault="00F042C6" w:rsidP="0088087B">
      <w:r>
        <w:tab/>
      </w:r>
      <w:r w:rsidR="0088087B">
        <w:t>A principal métrica utilizada nesse trabalho foi a diversidade.</w:t>
      </w:r>
      <w:r>
        <w:t xml:space="preserve"> A qual pode ser obtida através de diversos tipos de dados</w:t>
      </w:r>
      <w:r w:rsidR="000F2CA3">
        <w:t xml:space="preserve"> (numéricos, binários, texto, intervalos, ...)</w:t>
      </w:r>
      <w:r w:rsidR="00FE2667">
        <w:t>, desde que seja possível calcular a semelhança entre dois dados desse mesmo tipo.</w:t>
      </w:r>
      <w:r w:rsidR="003154C6">
        <w:t xml:space="preserve"> </w:t>
      </w:r>
      <w:r w:rsidR="00A42809">
        <w:t xml:space="preserve">Através da diversidade, </w:t>
      </w:r>
      <w:r w:rsidR="00F455D4">
        <w:t xml:space="preserve">é obtido o contexto implícito </w:t>
      </w:r>
      <w:r w:rsidR="006972EE">
        <w:t xml:space="preserve">do </w:t>
      </w:r>
      <w:r w:rsidR="005933D7">
        <w:t>usuário</w:t>
      </w:r>
      <w:r w:rsidR="00F455D4">
        <w:t>.</w:t>
      </w:r>
      <w:r w:rsidR="00D31F75">
        <w:t xml:space="preserve"> </w:t>
      </w:r>
    </w:p>
    <w:p w14:paraId="4A0D2FA7" w14:textId="7441D750" w:rsidR="00A42809" w:rsidRDefault="003154C6" w:rsidP="0088087B">
      <w:r>
        <w:tab/>
      </w:r>
      <w:r w:rsidR="00F536C5">
        <w:t>O modelo é capaz de detectar as mudanças de contexto</w:t>
      </w:r>
      <w:r w:rsidR="00381EE6">
        <w:t xml:space="preserve"> </w:t>
      </w:r>
      <w:r w:rsidR="004D623B">
        <w:t>comportamental</w:t>
      </w:r>
      <w:r w:rsidR="00F536C5">
        <w:t xml:space="preserve"> a partir </w:t>
      </w:r>
      <w:r w:rsidR="00D31F75">
        <w:t xml:space="preserve">das consultas do </w:t>
      </w:r>
      <w:r>
        <w:t>usuário</w:t>
      </w:r>
      <w:r w:rsidR="00F536C5">
        <w:t>, e cada subsequência de itens consultados entre duas mudanças de contexto correspondem ao contexto implícito.</w:t>
      </w:r>
      <w:r w:rsidR="00893D00">
        <w:t xml:space="preserve"> E com a obtenção do contexto é realizado a recomendação ao </w:t>
      </w:r>
      <w:r w:rsidR="008B7AED">
        <w:t>usuário</w:t>
      </w:r>
      <w:r w:rsidR="00893D00">
        <w:t>.</w:t>
      </w:r>
    </w:p>
    <w:p w14:paraId="1CEE0A2E" w14:textId="54785B8B" w:rsidR="00EC1AD1" w:rsidRDefault="003D50AF" w:rsidP="0088087B">
      <w:r>
        <w:tab/>
      </w:r>
      <w:r w:rsidR="00B619E5">
        <w:t>No</w:t>
      </w:r>
      <w:r w:rsidR="004019D4">
        <w:t xml:space="preserve"> </w:t>
      </w:r>
      <w:r w:rsidR="00B619E5">
        <w:t xml:space="preserve">modelo do </w:t>
      </w:r>
      <w:r w:rsidR="004019D4">
        <w:t>trabalho</w:t>
      </w:r>
      <w:r w:rsidR="00B619E5">
        <w:t>,</w:t>
      </w:r>
      <w:r w:rsidR="004019D4">
        <w:t xml:space="preserve"> não</w:t>
      </w:r>
      <w:r w:rsidR="00B619E5">
        <w:t xml:space="preserve"> apresentado </w:t>
      </w:r>
      <w:r w:rsidR="005F599E">
        <w:t>o uso do</w:t>
      </w:r>
      <w:r w:rsidR="004019D4">
        <w:t xml:space="preserve"> contexto</w:t>
      </w:r>
      <w:r w:rsidR="00343FE4">
        <w:t xml:space="preserve"> de</w:t>
      </w:r>
      <w:r w:rsidR="004019D4">
        <w:t xml:space="preserve"> ambient</w:t>
      </w:r>
      <w:r w:rsidR="00343FE4">
        <w:t xml:space="preserve">e, é utilizado somente o </w:t>
      </w:r>
      <w:r w:rsidR="00343FE4" w:rsidRPr="00851C62">
        <w:rPr>
          <w:i/>
          <w:iCs w:val="0"/>
        </w:rPr>
        <w:t>ip</w:t>
      </w:r>
      <w:r w:rsidR="00343FE4">
        <w:t xml:space="preserve"> do usuário, mas não </w:t>
      </w:r>
      <w:r w:rsidR="00A13CDC">
        <w:t>está</w:t>
      </w:r>
      <w:r w:rsidR="00343FE4">
        <w:t xml:space="preserve"> claro se é utilizado</w:t>
      </w:r>
      <w:r w:rsidR="00360AD6">
        <w:t xml:space="preserve"> como uma representação da posição geográfica onde o usuário se encontra</w:t>
      </w:r>
      <w:r w:rsidR="00343FE4">
        <w:t>.</w:t>
      </w:r>
    </w:p>
    <w:p w14:paraId="6442508E" w14:textId="7FBA3C17" w:rsidR="00EB54BE" w:rsidRPr="0088087B" w:rsidRDefault="00EB54BE" w:rsidP="0088087B">
      <w:r>
        <w:tab/>
        <w:t xml:space="preserve">Como nesse trabalho o contexto é obtido através da diversidade encontrada na diferença de certos atributos, é utilizados atributos que não possuem relação direta com contexto, mas sim com a </w:t>
      </w:r>
      <w:r w:rsidR="004F592F">
        <w:t>música</w:t>
      </w:r>
      <w:r>
        <w:t xml:space="preserve">. </w:t>
      </w:r>
      <w:r w:rsidR="007E487B">
        <w:t>Para obtenção da diversidade é utilizado</w:t>
      </w:r>
      <w:r>
        <w:t xml:space="preserve">: 7 atributos relacionados ao artista da música. </w:t>
      </w:r>
      <w:r w:rsidR="007407A2">
        <w:t>6 atributos relacionados a música.</w:t>
      </w:r>
    </w:p>
    <w:p w14:paraId="49EFF677" w14:textId="17453DDB" w:rsidR="00500E06" w:rsidRDefault="00500E06" w:rsidP="00B313DC">
      <w:pPr>
        <w:pStyle w:val="Ttulo4"/>
      </w:pPr>
      <w:bookmarkStart w:id="32" w:name="_Ref41237577"/>
      <w:r>
        <w:t>Como é obtido o contexto?</w:t>
      </w:r>
      <w:bookmarkEnd w:id="32"/>
    </w:p>
    <w:p w14:paraId="3B21F526" w14:textId="5D9D7302" w:rsidR="002D0E01" w:rsidRDefault="00CD6D0B" w:rsidP="00CD6D0B">
      <w:r>
        <w:tab/>
        <w:t xml:space="preserve">Nesse trabalho é realizado a obtenção </w:t>
      </w:r>
      <w:r w:rsidR="003C6629">
        <w:t>do contexto de duas maneiras</w:t>
      </w:r>
      <w:r>
        <w:t xml:space="preserve">: De </w:t>
      </w:r>
      <w:r w:rsidR="001F5A21">
        <w:t>maneira implícita</w:t>
      </w:r>
      <w:r>
        <w:t xml:space="preserve"> e explicita.</w:t>
      </w:r>
      <w:r w:rsidR="000118EE">
        <w:t xml:space="preserve"> </w:t>
      </w:r>
      <w:r w:rsidR="00553FFB">
        <w:t>O modelo foi desenvolvido especificamente para obtenção do contexto implícito do usuário.</w:t>
      </w:r>
      <w:r w:rsidR="00D062FB">
        <w:t xml:space="preserve"> É definido uma noção através das características comuns dos itens consultados durante um cert</w:t>
      </w:r>
      <w:r w:rsidR="00553726">
        <w:t>o</w:t>
      </w:r>
      <w:r w:rsidR="00D062FB">
        <w:t xml:space="preserve"> </w:t>
      </w:r>
      <w:r w:rsidR="00553726">
        <w:t>espaço de tempo</w:t>
      </w:r>
      <w:r w:rsidR="00D062FB">
        <w:t>.</w:t>
      </w:r>
      <w:r w:rsidR="000700DE">
        <w:t xml:space="preserve"> </w:t>
      </w:r>
      <w:r w:rsidR="00131701">
        <w:t>O contexto explicito foi</w:t>
      </w:r>
      <w:r w:rsidR="00B27ABA">
        <w:t xml:space="preserve"> obtido diretamente do </w:t>
      </w:r>
      <w:r w:rsidR="0013729B">
        <w:t>usuário</w:t>
      </w:r>
      <w:r w:rsidR="00B27ABA">
        <w:t xml:space="preserve"> através de perguntas, e foi </w:t>
      </w:r>
      <w:r w:rsidR="00131701">
        <w:t>utilizado como validação do contexto implícito obtido através do modelo.</w:t>
      </w:r>
    </w:p>
    <w:p w14:paraId="365D2711" w14:textId="6DD71C0F" w:rsidR="001F5A21" w:rsidRDefault="002D0E01" w:rsidP="00CD6D0B">
      <w:r>
        <w:tab/>
        <w:t>O</w:t>
      </w:r>
      <w:r w:rsidR="000118EE">
        <w:t xml:space="preserve"> </w:t>
      </w:r>
      <w:r>
        <w:t>uso</w:t>
      </w:r>
      <w:r w:rsidR="000118EE">
        <w:t xml:space="preserve"> do contexto implícito foi </w:t>
      </w:r>
      <w:r w:rsidR="00887424">
        <w:t>dividido</w:t>
      </w:r>
      <w:r w:rsidR="000118EE">
        <w:t xml:space="preserve"> em 3 etapas</w:t>
      </w:r>
      <w:r>
        <w:t>: detectar o contexto o mais rápido possível, utilizar o histórico para detectar contextos semelhantes. Exploração de contextos semelhantes.</w:t>
      </w:r>
    </w:p>
    <w:p w14:paraId="705C4CA1" w14:textId="4E3B97A4" w:rsidR="005D20DD" w:rsidRPr="00CD6D0B" w:rsidRDefault="005D20DD" w:rsidP="00CD6D0B">
      <w:r>
        <w:tab/>
      </w:r>
      <w:r w:rsidR="000A06F5">
        <w:t xml:space="preserve">A validação da acuracidade do modelo, a comparação dos contextos foi classificada em </w:t>
      </w:r>
      <w:r>
        <w:t xml:space="preserve">4 </w:t>
      </w:r>
      <w:r w:rsidR="00B27ABA">
        <w:t>possibilidades</w:t>
      </w:r>
      <w:r w:rsidR="000A06F5">
        <w:t xml:space="preserve">: O contexto implícito e explicito são os mesmos. Os contextos são </w:t>
      </w:r>
      <w:r w:rsidR="000A06F5">
        <w:lastRenderedPageBreak/>
        <w:t>parcialmente os mesmos. Os contextos são diferentes, mas o usuário concorda com o contexto obtido de forma implícita.</w:t>
      </w:r>
      <w:r w:rsidR="00056B33">
        <w:t xml:space="preserve"> E por último, é quando os contextos são diferentes e o usuário não entende o contexto obtido. </w:t>
      </w:r>
    </w:p>
    <w:p w14:paraId="2FAA5D31" w14:textId="10F6C20E" w:rsidR="00500E06" w:rsidRDefault="00500E06" w:rsidP="00B313DC">
      <w:pPr>
        <w:pStyle w:val="Ttulo4"/>
      </w:pPr>
      <w:r>
        <w:t>Foi avaliado o nível de satisfação do usuário com a música recomendada?</w:t>
      </w:r>
    </w:p>
    <w:p w14:paraId="657F44E9" w14:textId="1BF008D6" w:rsidR="00D46084" w:rsidRPr="00D46084" w:rsidRDefault="00D46084" w:rsidP="00D46084">
      <w:r>
        <w:tab/>
      </w:r>
      <w:r w:rsidR="00C44F0E">
        <w:t>Não foi apresentado nenhum</w:t>
      </w:r>
      <w:r w:rsidR="0092224F">
        <w:t xml:space="preserve">a </w:t>
      </w:r>
      <w:r w:rsidR="00C44F0E">
        <w:t>avaliação desse tipo.</w:t>
      </w:r>
    </w:p>
    <w:p w14:paraId="35C5FC10" w14:textId="77777777" w:rsidR="00500E06" w:rsidRDefault="00500E06" w:rsidP="00B313DC">
      <w:pPr>
        <w:pStyle w:val="Ttulo4"/>
      </w:pPr>
      <w:r>
        <w:t>A recomendação atingiu as expectativas do usuário?</w:t>
      </w:r>
    </w:p>
    <w:p w14:paraId="4B05D50A" w14:textId="6E27CF23" w:rsidR="00222E9F" w:rsidRDefault="00222E9F" w:rsidP="00007E27">
      <w:r>
        <w:tab/>
      </w:r>
      <w:r w:rsidR="00007E27">
        <w:t>Essa métrica foi validada através d</w:t>
      </w:r>
      <w:r>
        <w:t xml:space="preserve">a obtenção do contexto explicito </w:t>
      </w:r>
      <w:r w:rsidR="000A15E3">
        <w:t>citado</w:t>
      </w:r>
      <w:r>
        <w:t xml:space="preserve"> em </w:t>
      </w:r>
      <w:r>
        <w:fldChar w:fldCharType="begin"/>
      </w:r>
      <w:r>
        <w:instrText xml:space="preserve"> REF _Ref41237577 \r \h </w:instrText>
      </w:r>
      <w:r>
        <w:fldChar w:fldCharType="separate"/>
      </w:r>
      <w:r>
        <w:t>3.3.1.5</w:t>
      </w:r>
      <w:r>
        <w:fldChar w:fldCharType="end"/>
      </w:r>
      <w:r w:rsidR="000A15E3">
        <w:t>, onde é apresentado as 4 percepções dos usuários em relação ao contexto implícito obtido.</w:t>
      </w:r>
      <w:r w:rsidR="001D5A80">
        <w:t xml:space="preserve"> </w:t>
      </w:r>
      <w:r w:rsidR="00E45BE7">
        <w:t>Porém</w:t>
      </w:r>
      <w:r w:rsidR="001D5A80">
        <w:t xml:space="preserve"> não é apresentado nenhum resultado dessa avaliação.</w:t>
      </w:r>
    </w:p>
    <w:p w14:paraId="60AAEB7F" w14:textId="5E055074" w:rsidR="00263DDD" w:rsidRDefault="00E9095F" w:rsidP="00263DDD">
      <w:pPr>
        <w:pStyle w:val="Ttulo3"/>
        <w:rPr>
          <w:lang w:val="en-US"/>
        </w:rPr>
      </w:pPr>
      <w:bookmarkStart w:id="33" w:name="_Ref40822303"/>
      <w:bookmarkStart w:id="34" w:name="_Toc41243257"/>
      <w:r w:rsidRPr="00E9095F">
        <w:rPr>
          <w:lang w:val="en-US"/>
        </w:rPr>
        <w:t>Prediction of music pairwise preferences from facial expressions</w:t>
      </w:r>
      <w:bookmarkEnd w:id="33"/>
      <w:bookmarkEnd w:id="34"/>
    </w:p>
    <w:p w14:paraId="15BC4C6C" w14:textId="6F48D60C" w:rsidR="00F43E36" w:rsidRPr="009634F0" w:rsidRDefault="006D2ECB" w:rsidP="006D2ECB">
      <w:r w:rsidRPr="000A3B00">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o uma aplicação, onde a</w:t>
      </w:r>
      <w:r w:rsidR="00F43E36">
        <w:t xml:space="preserve">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863250">
        <w:t xml:space="preserve">  Nela, é obtido os dois contextos estudados nesse trabalho, no momento em que o usuário escutava as músicas, era gravado suas expressões faciais através de uma câmera, e o tempo dedicado a ouvir cada musica.</w:t>
      </w:r>
    </w:p>
    <w:p w14:paraId="19930670" w14:textId="0CD8D6A9" w:rsidR="00413F67" w:rsidRDefault="00413F67" w:rsidP="00413F67">
      <w:pPr>
        <w:pStyle w:val="Ttulo4"/>
      </w:pPr>
      <w:bookmarkStart w:id="35" w:name="_Ref40822310"/>
      <w:r>
        <w:t>Qual o problema que ele resolveu?</w:t>
      </w:r>
    </w:p>
    <w:p w14:paraId="75AFC6F7" w14:textId="23D525C0" w:rsidR="0084499B" w:rsidRPr="0084499B" w:rsidRDefault="0084499B" w:rsidP="0084499B">
      <w:r>
        <w:tab/>
      </w:r>
      <w:r w:rsidR="00B12459">
        <w:t xml:space="preserve">Nesse trabalho, é apresentado uma abordagem para predizer a </w:t>
      </w:r>
      <w:r w:rsidR="003C1616">
        <w:t>preferência</w:t>
      </w:r>
      <w:r w:rsidR="00B12459">
        <w:t xml:space="preserve"> musical</w:t>
      </w:r>
      <w:r w:rsidR="003C1616">
        <w:t xml:space="preserve"> </w:t>
      </w:r>
      <w:r w:rsidR="00B12459">
        <w:t>do usuário a partir das expressões faciais</w:t>
      </w:r>
      <w:r w:rsidR="008A51F8">
        <w:t xml:space="preserve">. Ela busca responder a seguinte questão: É possível inferir (implicitamente) em pares as preferencias musicais de um usuário a partir de suas expressões faciais demonstradas enquanto escuta suas </w:t>
      </w:r>
      <w:r w:rsidR="00A10EB3">
        <w:t>músicas</w:t>
      </w:r>
      <w:r w:rsidR="008A51F8">
        <w:t>?</w:t>
      </w:r>
    </w:p>
    <w:p w14:paraId="7FD7C017" w14:textId="56D943D9" w:rsidR="0092303F" w:rsidRPr="0092303F" w:rsidRDefault="00413F67" w:rsidP="00A36DB8">
      <w:pPr>
        <w:pStyle w:val="Ttulo4"/>
      </w:pPr>
      <w:r>
        <w:t>Quais técnicas foram usadas?</w:t>
      </w:r>
    </w:p>
    <w:p w14:paraId="2CC70BB5" w14:textId="0639B165" w:rsidR="009952AB" w:rsidRDefault="009952AB" w:rsidP="00A36DB8">
      <w:r>
        <w:tab/>
        <w:t xml:space="preserve">A principal técnica utilizada para predição das </w:t>
      </w:r>
      <w:r w:rsidR="00E95675">
        <w:t>músicas</w:t>
      </w:r>
      <w:r>
        <w:t xml:space="preserve"> foi gerando um score a partir da comparação par a par em cima das</w:t>
      </w:r>
      <w:r w:rsidR="00E95675">
        <w:t xml:space="preserve"> escolhas do usuário nas </w:t>
      </w:r>
      <w:r w:rsidR="00D17DE2">
        <w:t xml:space="preserve">opções de </w:t>
      </w:r>
      <w:r w:rsidR="0069553D">
        <w:t>músicas</w:t>
      </w:r>
      <w:r w:rsidR="00E95675">
        <w:t xml:space="preserve"> apresentadas</w:t>
      </w:r>
      <w:r>
        <w:t>.</w:t>
      </w:r>
      <w:r w:rsidR="008B148C">
        <w:t xml:space="preserve"> Essa comparação foi realizada como um problema de regressão, onde eles predizem a pontuação numérica em pares.</w:t>
      </w:r>
      <w:r w:rsidR="002A0697">
        <w:t xml:space="preserve"> E classificando o problema</w:t>
      </w:r>
      <w:r w:rsidR="00B4354F">
        <w:t xml:space="preserve">, onde foi predito uma pontuação em </w:t>
      </w:r>
      <w:r w:rsidR="00B4354F">
        <w:lastRenderedPageBreak/>
        <w:t>pares como classe discreta alternativa</w:t>
      </w:r>
      <w:r w:rsidR="00D25F14">
        <w:t xml:space="preserve"> (esquerda é preferida, direita é preferida, igualmente preferidas)</w:t>
      </w:r>
      <w:r w:rsidR="00B4354F">
        <w:t xml:space="preserve">. </w:t>
      </w:r>
    </w:p>
    <w:p w14:paraId="6E572A95" w14:textId="6314E712" w:rsidR="007B03FF" w:rsidRDefault="007B03FF" w:rsidP="00A36DB8">
      <w:r>
        <w:tab/>
        <w:t>A recomendação gerada foi personalizada por usuário e não foi utilizado nenhum modelo colaborativo.</w:t>
      </w:r>
      <w:r w:rsidR="007F6D4A">
        <w:t xml:space="preserve"> </w:t>
      </w:r>
      <w:r w:rsidR="00AA255F">
        <w:t xml:space="preserve">Mas foi demonstrado o interesse no trabalho </w:t>
      </w:r>
      <w:r w:rsidR="00806E2F">
        <w:t>em adicionar ao</w:t>
      </w:r>
      <w:r w:rsidR="001F2A84">
        <w:t xml:space="preserve"> RecSys</w:t>
      </w:r>
      <w:r w:rsidR="00806E2F">
        <w:t xml:space="preserve"> o filtro do tipo </w:t>
      </w:r>
      <w:r w:rsidR="00CC7714">
        <w:t>colaborativo</w:t>
      </w:r>
      <w:r w:rsidR="00806E2F">
        <w:t>.</w:t>
      </w:r>
    </w:p>
    <w:p w14:paraId="668C230B" w14:textId="37E18A63" w:rsidR="00A170A0" w:rsidRDefault="00A170A0" w:rsidP="00A36DB8">
      <w:r>
        <w:tab/>
        <w:t>Para realizar a predição</w:t>
      </w:r>
      <w:r w:rsidR="00707ADA">
        <w:t xml:space="preserve"> da </w:t>
      </w:r>
      <w:r w:rsidR="005B53F2">
        <w:t xml:space="preserve">música desejada </w:t>
      </w:r>
      <w:r w:rsidR="00BD4D67">
        <w:t>dado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971385">
        <w:rPr>
          <w:i/>
          <w:iCs w:val="0"/>
          <w:lang w:val="en-US"/>
        </w:rPr>
        <w:t>Random forest</w:t>
      </w:r>
      <w:r w:rsidR="004B10AD">
        <w:t xml:space="preserve"> e </w:t>
      </w:r>
      <w:r w:rsidR="004B10AD" w:rsidRPr="00971385">
        <w:rPr>
          <w:i/>
          <w:iCs w:val="0"/>
          <w:lang w:val="en-US"/>
        </w:rPr>
        <w:t>Gradient Boosting</w:t>
      </w:r>
      <w:r w:rsidR="004B10AD">
        <w:t xml:space="preserve"> por apresentarem os melhores resultados.</w:t>
      </w:r>
      <w:r w:rsidR="003975B9">
        <w:t xml:space="preserve"> Eles os escolheram</w:t>
      </w:r>
      <w:r w:rsidR="009255A0">
        <w:t>,</w:t>
      </w:r>
      <w:r w:rsidR="003975B9">
        <w:t xml:space="preserve"> </w:t>
      </w:r>
      <w:r w:rsidR="009255A0">
        <w:t>dado a 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p>
    <w:p w14:paraId="177C98F8" w14:textId="053C47AB" w:rsidR="009972B4" w:rsidRPr="00084447" w:rsidRDefault="009972B4" w:rsidP="00A36DB8">
      <w:r>
        <w:tab/>
      </w:r>
      <w:r w:rsidR="00DD27D8">
        <w:t>P</w:t>
      </w:r>
      <w:r w:rsidR="00301B22">
        <w:t>ara</w:t>
      </w:r>
      <w:r w:rsidR="005D2FC9">
        <w:t xml:space="preserve"> obter os resultados, f</w:t>
      </w:r>
      <w:r w:rsidRPr="0092303F">
        <w:t>oi realizado a comparação da precisão das preferências de predição do</w:t>
      </w:r>
      <w:r>
        <w:t>s</w:t>
      </w:r>
      <w:r w:rsidRPr="0092303F">
        <w:t xml:space="preserve"> modelo</w:t>
      </w:r>
      <w:r>
        <w:t>s bases</w:t>
      </w:r>
      <w:r w:rsidRPr="0092303F">
        <w:t xml:space="preserve"> utilizand</w:t>
      </w:r>
      <w:r>
        <w:t xml:space="preserve">o </w:t>
      </w:r>
      <w:r w:rsidRPr="009D157F">
        <w:rPr>
          <w:i/>
          <w:iCs w:val="0"/>
          <w:lang w:val="en-US"/>
        </w:rPr>
        <w:t>Root Mean Squared Error</w:t>
      </w:r>
      <w:r w:rsidRPr="0092303F">
        <w:t xml:space="preserve"> (RMSE), </w:t>
      </w:r>
      <w:r>
        <w:t>preci</w:t>
      </w:r>
      <w:r>
        <w:t>s</w:t>
      </w:r>
      <w:r>
        <w:t>ão</w:t>
      </w:r>
      <w:r w:rsidRPr="0092303F">
        <w:t xml:space="preserve">, </w:t>
      </w:r>
      <w:r w:rsidRPr="00A2132C">
        <w:rPr>
          <w:i/>
          <w:iCs w:val="0"/>
        </w:rPr>
        <w:t>recall</w:t>
      </w:r>
      <w:r w:rsidRPr="0092303F">
        <w:t xml:space="preserve">, </w:t>
      </w:r>
      <w:r w:rsidRPr="005D2FC9">
        <w:rPr>
          <w:i/>
          <w:iCs w:val="0"/>
        </w:rPr>
        <w:t>F-</w:t>
      </w:r>
      <w:r w:rsidRPr="009D157F">
        <w:rPr>
          <w:i/>
          <w:iCs w:val="0"/>
          <w:lang w:val="en-US"/>
        </w:rPr>
        <w:t>measure</w:t>
      </w:r>
      <w:r w:rsidRPr="0092303F">
        <w:t xml:space="preserve"> </w:t>
      </w:r>
      <w:r>
        <w:t>e acuracidade.</w:t>
      </w:r>
    </w:p>
    <w:p w14:paraId="312F29C4" w14:textId="284CD0FA" w:rsidR="00413F67" w:rsidRDefault="00413F67" w:rsidP="00413F67">
      <w:pPr>
        <w:pStyle w:val="Ttulo4"/>
      </w:pPr>
      <w:r>
        <w:t>Qual a base de treinamento e teste?</w:t>
      </w:r>
    </w:p>
    <w:p w14:paraId="25F9CB4F" w14:textId="0426C66B" w:rsidR="00A36DB8" w:rsidRPr="00A36DB8" w:rsidRDefault="00A36DB8" w:rsidP="00A36DB8">
      <w:r>
        <w:tab/>
      </w:r>
      <w:r w:rsidR="006305F5">
        <w:t>A base dessa pesquisa foi gerada através do uso em um ambiente controlado de uma aplicação desenvolvida para obter a base desse trabalho</w:t>
      </w:r>
      <w:r w:rsidR="00B80689">
        <w:t>.</w:t>
      </w:r>
      <w:r w:rsidR="00747560">
        <w:t xml:space="preserve"> Foi utilizado um total de 75 usuários treinados para utilizar a aplicação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413F67">
      <w:pPr>
        <w:pStyle w:val="Ttulo4"/>
      </w:pPr>
      <w:r>
        <w:t>Quais os contextos utilizados?</w:t>
      </w:r>
    </w:p>
    <w:p w14:paraId="7265A4A5" w14:textId="3FE7E9B1" w:rsidR="00A36DB8" w:rsidRDefault="00A36DB8" w:rsidP="00A36DB8">
      <w:r>
        <w:tab/>
      </w:r>
      <w:r w:rsidR="00AD5487">
        <w:t>O principal contexto</w:t>
      </w:r>
      <w:r w:rsidR="005C1336">
        <w:t xml:space="preserve"> utilizado</w:t>
      </w:r>
      <w:r w:rsidR="00AD5487">
        <w:t xml:space="preserve"> nesse trabalho foi as</w:t>
      </w:r>
      <w:r w:rsidR="002F6BE8">
        <w:t xml:space="preserve"> emoções dos usuários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413F67">
      <w:pPr>
        <w:pStyle w:val="Ttulo4"/>
      </w:pPr>
      <w:r>
        <w:t>Como é obtido o contexto?</w:t>
      </w:r>
    </w:p>
    <w:p w14:paraId="7523138D" w14:textId="47499139" w:rsidR="000A1A0E" w:rsidRDefault="00FD637E" w:rsidP="00FD637E">
      <w:r>
        <w:tab/>
      </w:r>
      <w:r w:rsidR="007B506E">
        <w:t xml:space="preserve">Os </w:t>
      </w:r>
      <w:r w:rsidR="00C82AC5">
        <w:t>dois contextos</w:t>
      </w:r>
      <w:r w:rsidR="007B506E">
        <w:t xml:space="preserve"> são obtidos </w:t>
      </w:r>
      <w:r w:rsidR="00A34872">
        <w:t xml:space="preserve">enquanto o </w:t>
      </w:r>
      <w:r w:rsidR="005C34DA">
        <w:t>usuário</w:t>
      </w:r>
      <w:r w:rsidR="00A34872">
        <w:t xml:space="preserve"> </w:t>
      </w:r>
      <w:r w:rsidR="005C34DA">
        <w:t>está</w:t>
      </w:r>
      <w:r w:rsidR="00A34872">
        <w:t xml:space="preserve"> utilizando a aplicação de tes</w:t>
      </w:r>
      <w:r w:rsidR="00A3194D">
        <w:t>te</w:t>
      </w:r>
      <w:r w:rsidR="003074EF">
        <w:t xml:space="preserve"> para reproduzir </w:t>
      </w:r>
      <w:r w:rsidR="00CD37D3">
        <w:t>músicas</w:t>
      </w:r>
      <w:r w:rsidR="007B506E">
        <w:t>, as emoções são obtidas a partir das expressões faciais</w:t>
      </w:r>
      <w:r w:rsidR="00A34872">
        <w:t xml:space="preserve"> produzidas</w:t>
      </w:r>
      <w:r w:rsidR="00CD37D3">
        <w:t xml:space="preserve">, e o tempo que é gravado enquanto ele escuta cada </w:t>
      </w:r>
      <w:r w:rsidR="00011D1C">
        <w:t>música</w:t>
      </w:r>
      <w:r w:rsidR="00CD37D3">
        <w:t>.</w:t>
      </w:r>
      <w:r w:rsidR="000A1A0E">
        <w:t xml:space="preserve"> Não é apresentado o contexto atual ao usuário, e não existe um formulário onde o usuário possa </w:t>
      </w:r>
      <w:r w:rsidR="004032F8">
        <w:t>definir</w:t>
      </w:r>
      <w:r w:rsidR="000A1A0E">
        <w:t xml:space="preserve"> explicitamente o contexto.</w:t>
      </w:r>
    </w:p>
    <w:p w14:paraId="6C5510F2" w14:textId="70616068" w:rsidR="00851319" w:rsidRPr="00FD637E" w:rsidRDefault="00851319" w:rsidP="00FD637E">
      <w:r>
        <w:tab/>
        <w:t xml:space="preserve">A </w:t>
      </w:r>
      <w:r w:rsidR="00D9785C">
        <w:t>preferência</w:t>
      </w:r>
      <w:r>
        <w:t xml:space="preserve"> do usuário foi </w:t>
      </w:r>
      <w:r w:rsidR="00D9785C">
        <w:t>obtida</w:t>
      </w:r>
      <w:r>
        <w:t xml:space="preserve"> através da observação do seu comportamento em cima da aplicação.</w:t>
      </w:r>
      <w:r w:rsidR="00D9785C">
        <w:t xml:space="preserve"> Cada usuário devia ouvir ao menos 10 segundos de cada música</w:t>
      </w:r>
      <w:r w:rsidR="000F2A3F">
        <w:t xml:space="preserve"> em par apresentada</w:t>
      </w:r>
      <w:r w:rsidR="003F25FB">
        <w:t xml:space="preserve"> e ao finalizar, poderia escolher qual </w:t>
      </w:r>
      <w:r w:rsidR="0023127B">
        <w:t>música</w:t>
      </w:r>
      <w:r w:rsidR="003F25FB">
        <w:t xml:space="preserve"> era mais adequada para se ouvir no ambiente </w:t>
      </w:r>
      <w:r w:rsidR="006576A8">
        <w:t>pré-estabelecido</w:t>
      </w:r>
      <w:r w:rsidR="003F25FB">
        <w:t xml:space="preserve"> que era seu trabalho.</w:t>
      </w:r>
    </w:p>
    <w:p w14:paraId="3721D507" w14:textId="0819518F" w:rsidR="00413F67" w:rsidRDefault="00413F67" w:rsidP="00413F67">
      <w:pPr>
        <w:pStyle w:val="Ttulo4"/>
      </w:pPr>
      <w:r>
        <w:lastRenderedPageBreak/>
        <w:t>Foi avaliado o nível de satisfação do usuário com a música recomendada?</w:t>
      </w:r>
    </w:p>
    <w:p w14:paraId="4E5A8AD4" w14:textId="3E45B466" w:rsidR="00413F67" w:rsidRPr="00413F67" w:rsidRDefault="00413F67" w:rsidP="00413F67">
      <w:r>
        <w:tab/>
      </w:r>
      <w:r w:rsidR="001A0156">
        <w:t>Não foi avaliado o nível de satisfação dos usuários.</w:t>
      </w:r>
    </w:p>
    <w:p w14:paraId="27F62DFC" w14:textId="37F7FB62" w:rsidR="00413F67" w:rsidRDefault="00413F67" w:rsidP="00413F67">
      <w:pPr>
        <w:pStyle w:val="Ttulo4"/>
      </w:pPr>
      <w:r>
        <w:t>A recomendação atingiu as expectativas do usuário?</w:t>
      </w:r>
    </w:p>
    <w:p w14:paraId="3F73A688" w14:textId="0FA0692F" w:rsidR="00413F67" w:rsidRPr="00413F67" w:rsidRDefault="00413F67" w:rsidP="00413F67">
      <w:r>
        <w:tab/>
        <w:t>Texto</w:t>
      </w:r>
    </w:p>
    <w:p w14:paraId="2A4ED81E" w14:textId="77777777" w:rsidR="00413F67" w:rsidRDefault="00413F67" w:rsidP="00413F67">
      <w:pPr>
        <w:pStyle w:val="PargrafodaLista"/>
        <w:numPr>
          <w:ilvl w:val="0"/>
          <w:numId w:val="35"/>
        </w:numPr>
      </w:pPr>
      <w:r>
        <w:t>Quais foram os critérios de qualidade utilizados?</w:t>
      </w:r>
    </w:p>
    <w:p w14:paraId="2DC5B9E3" w14:textId="77777777" w:rsidR="00413F67" w:rsidRDefault="00413F67" w:rsidP="00413F67">
      <w:pPr>
        <w:pStyle w:val="PargrafodaLista"/>
        <w:numPr>
          <w:ilvl w:val="0"/>
          <w:numId w:val="35"/>
        </w:numPr>
      </w:pPr>
      <w:r>
        <w:t>Quantidade de usuários utilizadas? (tamanho da base)</w:t>
      </w:r>
    </w:p>
    <w:p w14:paraId="1578FBC8" w14:textId="77777777" w:rsidR="00413F67" w:rsidRDefault="00413F67" w:rsidP="00413F67">
      <w:pPr>
        <w:pStyle w:val="PargrafodaLista"/>
        <w:numPr>
          <w:ilvl w:val="0"/>
          <w:numId w:val="35"/>
        </w:numPr>
      </w:pPr>
      <w:r>
        <w:t>Quais foram as técnicas de avaliação usadas?</w:t>
      </w:r>
    </w:p>
    <w:p w14:paraId="5D5FD19D" w14:textId="48D768C5" w:rsidR="00413F67" w:rsidRDefault="00413F67" w:rsidP="00413F67">
      <w:pPr>
        <w:pStyle w:val="Ttulo4"/>
      </w:pPr>
      <w:r>
        <w:t>Tiveram outros resultados apresentados? Quais?</w:t>
      </w:r>
    </w:p>
    <w:p w14:paraId="0ADB2A08" w14:textId="781CA6E1" w:rsidR="00354103" w:rsidRPr="00354103" w:rsidRDefault="00354103" w:rsidP="00354103">
      <w:r>
        <w:tab/>
        <w:t>Texto</w:t>
      </w:r>
    </w:p>
    <w:p w14:paraId="6478257F" w14:textId="7A73C5E9" w:rsidR="00D064C6" w:rsidRDefault="00D064C6" w:rsidP="00413F67">
      <w:pPr>
        <w:pStyle w:val="Ttulo3"/>
        <w:rPr>
          <w:lang w:val="en-US"/>
        </w:rPr>
      </w:pPr>
      <w:bookmarkStart w:id="36" w:name="_Toc41243258"/>
      <w:r w:rsidRPr="00D064C6">
        <w:rPr>
          <w:lang w:val="en-US"/>
        </w:rPr>
        <w:t>Towards Intent-Aware Contextual Music Recommendation: Initial Experiments</w:t>
      </w:r>
      <w:bookmarkEnd w:id="35"/>
      <w:bookmarkEnd w:id="36"/>
    </w:p>
    <w:p w14:paraId="467C6811" w14:textId="5B9483F0" w:rsidR="0077029A" w:rsidRPr="008C355D" w:rsidRDefault="0077029A" w:rsidP="0077029A">
      <w:r w:rsidRPr="000A3B00">
        <w:rPr>
          <w:lang w:val="en-US"/>
        </w:rPr>
        <w:tab/>
      </w:r>
      <w:r w:rsidRPr="008C355D">
        <w:t>Texto</w:t>
      </w:r>
    </w:p>
    <w:p w14:paraId="7D0FC1DF" w14:textId="77777777" w:rsidR="00B87B98" w:rsidRDefault="0063452F" w:rsidP="00B87B98">
      <w:pPr>
        <w:pStyle w:val="Ttulo4"/>
        <w:numPr>
          <w:ilvl w:val="3"/>
          <w:numId w:val="18"/>
        </w:numPr>
        <w:ind w:left="1713" w:hanging="862"/>
      </w:pPr>
      <w:r w:rsidRPr="000A3B00">
        <w:tab/>
      </w:r>
      <w:r w:rsidR="00B87B98">
        <w:t>Qual o problema que ele resolveu?</w:t>
      </w:r>
    </w:p>
    <w:p w14:paraId="608D79C0" w14:textId="77777777" w:rsidR="00B87B98" w:rsidRPr="0084499B" w:rsidRDefault="00B87B98" w:rsidP="00B87B98">
      <w:r>
        <w:tab/>
        <w:t>Texto</w:t>
      </w:r>
    </w:p>
    <w:p w14:paraId="2E84B0C3" w14:textId="77777777" w:rsidR="00B87B98" w:rsidRDefault="00B87B98" w:rsidP="00B87B98">
      <w:pPr>
        <w:pStyle w:val="PargrafodaLista"/>
        <w:numPr>
          <w:ilvl w:val="0"/>
          <w:numId w:val="35"/>
        </w:numPr>
      </w:pPr>
      <w:r>
        <w:t>Buscam obter uma recomendação personalizada pelo gosto do usuário?</w:t>
      </w:r>
    </w:p>
    <w:p w14:paraId="337E05E7" w14:textId="77777777" w:rsidR="00B87B98" w:rsidRDefault="00B87B98" w:rsidP="00B87B98">
      <w:pPr>
        <w:pStyle w:val="Ttulo4"/>
        <w:numPr>
          <w:ilvl w:val="3"/>
          <w:numId w:val="18"/>
        </w:numPr>
        <w:ind w:left="1713" w:hanging="862"/>
      </w:pPr>
      <w:r>
        <w:t>Quais técnicas foram usadas?</w:t>
      </w:r>
    </w:p>
    <w:p w14:paraId="04B53953" w14:textId="77777777" w:rsidR="00B87B98" w:rsidRPr="00A36DB8" w:rsidRDefault="00B87B98" w:rsidP="00B87B98">
      <w:r>
        <w:tab/>
        <w:t>Texto</w:t>
      </w:r>
    </w:p>
    <w:p w14:paraId="3764E6CA" w14:textId="77777777" w:rsidR="00B87B98" w:rsidRDefault="00B87B98" w:rsidP="00B87B98">
      <w:pPr>
        <w:pStyle w:val="PargrafodaLista"/>
        <w:numPr>
          <w:ilvl w:val="0"/>
          <w:numId w:val="35"/>
        </w:numPr>
      </w:pPr>
      <w:r>
        <w:t>Foi utilizada da recomendação colaborativa?</w:t>
      </w:r>
    </w:p>
    <w:p w14:paraId="34F6B1B8" w14:textId="77777777" w:rsidR="00B87B98" w:rsidRDefault="00B87B98" w:rsidP="00B87B98">
      <w:pPr>
        <w:pStyle w:val="PargrafodaLista"/>
        <w:numPr>
          <w:ilvl w:val="0"/>
          <w:numId w:val="35"/>
        </w:numPr>
      </w:pPr>
      <w:r>
        <w:t>Quais foram os algoritmos utilizados na recomendação?</w:t>
      </w:r>
    </w:p>
    <w:p w14:paraId="770CAD9E" w14:textId="77777777" w:rsidR="00B87B98" w:rsidRDefault="00B87B98" w:rsidP="00B87B98">
      <w:pPr>
        <w:pStyle w:val="Ttulo4"/>
        <w:numPr>
          <w:ilvl w:val="3"/>
          <w:numId w:val="18"/>
        </w:numPr>
        <w:ind w:left="1713" w:hanging="862"/>
      </w:pPr>
      <w:r>
        <w:t>Qual a base de treinamento e teste?</w:t>
      </w:r>
    </w:p>
    <w:p w14:paraId="3C6D7511" w14:textId="77777777" w:rsidR="00B87B98" w:rsidRPr="00A36DB8" w:rsidRDefault="00B87B98" w:rsidP="00B87B98">
      <w:r>
        <w:tab/>
        <w:t>Texto</w:t>
      </w:r>
    </w:p>
    <w:p w14:paraId="4E30F1F4" w14:textId="77777777" w:rsidR="00B87B98" w:rsidRDefault="00B87B98" w:rsidP="00B87B98">
      <w:pPr>
        <w:pStyle w:val="PargrafodaLista"/>
        <w:numPr>
          <w:ilvl w:val="0"/>
          <w:numId w:val="35"/>
        </w:numPr>
      </w:pPr>
      <w:r>
        <w:t>Foi desenvolvida alguma aplicação para obter as bases?</w:t>
      </w:r>
    </w:p>
    <w:p w14:paraId="46BF033E" w14:textId="77777777" w:rsidR="00B87B98" w:rsidRDefault="00B87B98" w:rsidP="00B87B98">
      <w:pPr>
        <w:pStyle w:val="Ttulo4"/>
        <w:numPr>
          <w:ilvl w:val="3"/>
          <w:numId w:val="18"/>
        </w:numPr>
        <w:ind w:left="1713" w:hanging="862"/>
      </w:pPr>
      <w:r>
        <w:t>Quais os contextos utilizados?</w:t>
      </w:r>
    </w:p>
    <w:p w14:paraId="28EC470E" w14:textId="77777777" w:rsidR="00B87B98" w:rsidRPr="00A36DB8" w:rsidRDefault="00B87B98" w:rsidP="00B87B98">
      <w:r>
        <w:tab/>
        <w:t>Texto</w:t>
      </w:r>
    </w:p>
    <w:p w14:paraId="0B6E9C49" w14:textId="77777777" w:rsidR="00B87B98" w:rsidRDefault="00B87B98" w:rsidP="00B87B98">
      <w:pPr>
        <w:pStyle w:val="PargrafodaLista"/>
        <w:numPr>
          <w:ilvl w:val="0"/>
          <w:numId w:val="35"/>
        </w:numPr>
      </w:pPr>
      <w:r>
        <w:t>Foi analisado o comportamento? Quais aspectos?</w:t>
      </w:r>
    </w:p>
    <w:p w14:paraId="2D6E58D7" w14:textId="77777777" w:rsidR="00B87B98" w:rsidRDefault="00B87B98" w:rsidP="00B87B98">
      <w:pPr>
        <w:pStyle w:val="PargrafodaLista"/>
        <w:numPr>
          <w:ilvl w:val="0"/>
          <w:numId w:val="35"/>
        </w:numPr>
      </w:pPr>
      <w:r>
        <w:t>Foi analisado o ambiente? Quais fatores?</w:t>
      </w:r>
    </w:p>
    <w:p w14:paraId="7D52EC0B" w14:textId="77777777" w:rsidR="00B87B98" w:rsidRDefault="00B87B98" w:rsidP="00B87B98">
      <w:pPr>
        <w:pStyle w:val="Ttulo4"/>
        <w:numPr>
          <w:ilvl w:val="3"/>
          <w:numId w:val="18"/>
        </w:numPr>
        <w:ind w:left="1713" w:hanging="862"/>
      </w:pPr>
      <w:r>
        <w:lastRenderedPageBreak/>
        <w:t>Como é obtido o contexto?</w:t>
      </w:r>
    </w:p>
    <w:p w14:paraId="71366E2F" w14:textId="77777777" w:rsidR="00B87B98" w:rsidRPr="00FD637E" w:rsidRDefault="00B87B98" w:rsidP="00B87B98">
      <w:r>
        <w:tab/>
        <w:t>Texto</w:t>
      </w:r>
    </w:p>
    <w:p w14:paraId="502DFB95" w14:textId="77777777" w:rsidR="00B87B98" w:rsidRDefault="00B87B98" w:rsidP="00B87B98">
      <w:pPr>
        <w:pStyle w:val="PargrafodaLista"/>
        <w:numPr>
          <w:ilvl w:val="0"/>
          <w:numId w:val="35"/>
        </w:numPr>
      </w:pPr>
      <w:r>
        <w:t>O usuário pode auxiliar na definição do contexto?</w:t>
      </w:r>
    </w:p>
    <w:p w14:paraId="0F195C5F" w14:textId="77777777" w:rsidR="00B87B98" w:rsidRDefault="00B87B98" w:rsidP="00B87B98">
      <w:pPr>
        <w:pStyle w:val="PargrafodaLista"/>
        <w:numPr>
          <w:ilvl w:val="0"/>
          <w:numId w:val="35"/>
        </w:numPr>
      </w:pPr>
      <w:r>
        <w:t>É apresentado o contexto atual para o usuário?</w:t>
      </w:r>
    </w:p>
    <w:p w14:paraId="5AF968CD" w14:textId="77777777" w:rsidR="00B87B98" w:rsidRDefault="00B87B98" w:rsidP="00B87B98">
      <w:pPr>
        <w:pStyle w:val="Ttulo4"/>
        <w:numPr>
          <w:ilvl w:val="3"/>
          <w:numId w:val="18"/>
        </w:numPr>
        <w:ind w:left="1713" w:hanging="862"/>
      </w:pPr>
      <w:r>
        <w:t>Foi avaliado o nível de satisfação do usuário com a música recomendada?</w:t>
      </w:r>
    </w:p>
    <w:p w14:paraId="2D365478" w14:textId="77777777" w:rsidR="00B87B98" w:rsidRPr="00413F67" w:rsidRDefault="00B87B98" w:rsidP="00B87B98">
      <w:r>
        <w:tab/>
        <w:t>Texto</w:t>
      </w:r>
    </w:p>
    <w:p w14:paraId="18534AD3" w14:textId="77777777" w:rsidR="00B87B98" w:rsidRDefault="00B87B98" w:rsidP="00B87B98">
      <w:pPr>
        <w:pStyle w:val="Ttulo4"/>
        <w:numPr>
          <w:ilvl w:val="3"/>
          <w:numId w:val="18"/>
        </w:numPr>
        <w:ind w:left="1713" w:hanging="862"/>
      </w:pPr>
      <w:r>
        <w:t>A recomendação atingiu as expectativas do usuário?</w:t>
      </w:r>
    </w:p>
    <w:p w14:paraId="4E6A4237" w14:textId="77777777" w:rsidR="00B87B98" w:rsidRPr="00413F67" w:rsidRDefault="00B87B98" w:rsidP="00B87B98">
      <w:r>
        <w:tab/>
        <w:t>Texto</w:t>
      </w:r>
    </w:p>
    <w:p w14:paraId="5D7B0F58" w14:textId="77777777" w:rsidR="00B87B98" w:rsidRDefault="00B87B98" w:rsidP="00B87B98">
      <w:pPr>
        <w:pStyle w:val="PargrafodaLista"/>
        <w:numPr>
          <w:ilvl w:val="0"/>
          <w:numId w:val="35"/>
        </w:numPr>
      </w:pPr>
      <w:r>
        <w:t>Quais foram os critérios de qualidade utilizados?</w:t>
      </w:r>
    </w:p>
    <w:p w14:paraId="55089B3A" w14:textId="77777777" w:rsidR="00B87B98" w:rsidRDefault="00B87B98" w:rsidP="00B87B98">
      <w:pPr>
        <w:pStyle w:val="PargrafodaLista"/>
        <w:numPr>
          <w:ilvl w:val="0"/>
          <w:numId w:val="35"/>
        </w:numPr>
      </w:pPr>
      <w:r>
        <w:t>Quantidade de usuários utilizadas? (tamanho da base)</w:t>
      </w:r>
    </w:p>
    <w:p w14:paraId="4637EE5D" w14:textId="77777777" w:rsidR="00B87B98" w:rsidRDefault="00B87B98" w:rsidP="00B87B98">
      <w:pPr>
        <w:pStyle w:val="PargrafodaLista"/>
        <w:numPr>
          <w:ilvl w:val="0"/>
          <w:numId w:val="35"/>
        </w:numPr>
      </w:pPr>
      <w:r>
        <w:t>Quais foram as técnicas de avaliação usadas?</w:t>
      </w:r>
    </w:p>
    <w:p w14:paraId="6AC04E02" w14:textId="77777777" w:rsidR="00B87B98" w:rsidRDefault="00B87B98" w:rsidP="00B87B98">
      <w:pPr>
        <w:pStyle w:val="Ttulo4"/>
        <w:numPr>
          <w:ilvl w:val="3"/>
          <w:numId w:val="18"/>
        </w:numPr>
        <w:ind w:left="1713" w:hanging="862"/>
      </w:pPr>
      <w:r>
        <w:t>Tiveram outros resultados apresentados? Quais?</w:t>
      </w:r>
    </w:p>
    <w:p w14:paraId="6E7D95F7" w14:textId="77777777" w:rsidR="00B87B98" w:rsidRPr="00354103" w:rsidRDefault="00B87B98" w:rsidP="00B87B98">
      <w:r>
        <w:tab/>
        <w:t>Texto</w:t>
      </w:r>
    </w:p>
    <w:p w14:paraId="3A75EB83" w14:textId="3E65426B" w:rsidR="00D064C6" w:rsidRDefault="00D064C6" w:rsidP="00D064C6">
      <w:pPr>
        <w:pStyle w:val="Ttulo3"/>
        <w:rPr>
          <w:lang w:val="en-US"/>
        </w:rPr>
      </w:pPr>
      <w:bookmarkStart w:id="37" w:name="_Ref40822320"/>
      <w:bookmarkStart w:id="38" w:name="_Toc41243259"/>
      <w:r w:rsidRPr="00D064C6">
        <w:rPr>
          <w:lang w:val="en-US"/>
        </w:rPr>
        <w:t>Quantitative Study of Music Listening Behavior in a Smartphone Context</w:t>
      </w:r>
      <w:bookmarkEnd w:id="37"/>
      <w:bookmarkEnd w:id="38"/>
    </w:p>
    <w:p w14:paraId="2CA4E310" w14:textId="51B533C1" w:rsidR="000A3B00" w:rsidRDefault="00B550F0" w:rsidP="00B550F0">
      <w:r>
        <w:rPr>
          <w:lang w:val="en-US"/>
        </w:rPr>
        <w:tab/>
      </w:r>
      <w:r w:rsidR="000A3B00">
        <w:t>- falar sobre 2 questões de pesquisa</w:t>
      </w:r>
    </w:p>
    <w:p w14:paraId="2F8F550C" w14:textId="79AF57FF" w:rsidR="002657F3" w:rsidRPr="00E4071D" w:rsidRDefault="002657F3" w:rsidP="00B550F0">
      <w:r>
        <w:tab/>
        <w:t>- parece que usaram os sensores “crus”, poderíamos utilizar algo como: esta correndo, dormindo, caminhando</w:t>
      </w:r>
    </w:p>
    <w:p w14:paraId="7619CD9B" w14:textId="77777777" w:rsidR="00B87B98" w:rsidRDefault="0063452F" w:rsidP="00B87B98">
      <w:pPr>
        <w:pStyle w:val="Ttulo4"/>
        <w:numPr>
          <w:ilvl w:val="3"/>
          <w:numId w:val="18"/>
        </w:numPr>
        <w:ind w:left="1713" w:hanging="862"/>
      </w:pPr>
      <w:r w:rsidRPr="000A3B00">
        <w:tab/>
      </w:r>
      <w:r w:rsidR="00B87B98">
        <w:t>Qual o problema que ele resolveu?</w:t>
      </w:r>
    </w:p>
    <w:p w14:paraId="56F1ADBE" w14:textId="77777777" w:rsidR="00B87B98" w:rsidRPr="0084499B" w:rsidRDefault="00B87B98" w:rsidP="00B87B98">
      <w:r>
        <w:tab/>
        <w:t>Texto</w:t>
      </w:r>
    </w:p>
    <w:p w14:paraId="10A3245F" w14:textId="77777777" w:rsidR="00B87B98" w:rsidRDefault="00B87B98" w:rsidP="00B87B98">
      <w:pPr>
        <w:pStyle w:val="PargrafodaLista"/>
        <w:numPr>
          <w:ilvl w:val="0"/>
          <w:numId w:val="35"/>
        </w:numPr>
      </w:pPr>
      <w:r>
        <w:t>Buscam obter uma recomendação personalizada pelo gosto do usuário?</w:t>
      </w:r>
    </w:p>
    <w:p w14:paraId="5DB71BE3" w14:textId="77777777" w:rsidR="00B87B98" w:rsidRDefault="00B87B98" w:rsidP="00B87B98">
      <w:pPr>
        <w:pStyle w:val="Ttulo4"/>
        <w:numPr>
          <w:ilvl w:val="3"/>
          <w:numId w:val="18"/>
        </w:numPr>
        <w:ind w:left="1713" w:hanging="862"/>
      </w:pPr>
      <w:r>
        <w:t>Quais técnicas foram usadas?</w:t>
      </w:r>
    </w:p>
    <w:p w14:paraId="54B5C953" w14:textId="77777777" w:rsidR="00B87B98" w:rsidRPr="00A36DB8" w:rsidRDefault="00B87B98" w:rsidP="00B87B98">
      <w:r>
        <w:tab/>
        <w:t>Texto</w:t>
      </w:r>
    </w:p>
    <w:p w14:paraId="5CF96AA3" w14:textId="77777777" w:rsidR="00B87B98" w:rsidRDefault="00B87B98" w:rsidP="00B87B98">
      <w:pPr>
        <w:pStyle w:val="PargrafodaLista"/>
        <w:numPr>
          <w:ilvl w:val="0"/>
          <w:numId w:val="35"/>
        </w:numPr>
      </w:pPr>
      <w:r>
        <w:t>Foi utilizada da recomendação colaborativa?</w:t>
      </w:r>
    </w:p>
    <w:p w14:paraId="677CE839" w14:textId="77777777" w:rsidR="00B87B98" w:rsidRDefault="00B87B98" w:rsidP="00B87B98">
      <w:pPr>
        <w:pStyle w:val="PargrafodaLista"/>
        <w:numPr>
          <w:ilvl w:val="0"/>
          <w:numId w:val="35"/>
        </w:numPr>
      </w:pPr>
      <w:r>
        <w:t>Quais foram os algoritmos utilizados na recomendação?</w:t>
      </w:r>
    </w:p>
    <w:p w14:paraId="3DE5B9F5" w14:textId="77777777" w:rsidR="00B87B98" w:rsidRDefault="00B87B98" w:rsidP="00B87B98">
      <w:pPr>
        <w:pStyle w:val="Ttulo4"/>
        <w:numPr>
          <w:ilvl w:val="3"/>
          <w:numId w:val="18"/>
        </w:numPr>
        <w:ind w:left="1713" w:hanging="862"/>
      </w:pPr>
      <w:r>
        <w:t>Qual a base de treinamento e teste?</w:t>
      </w:r>
    </w:p>
    <w:p w14:paraId="311BD162" w14:textId="77777777" w:rsidR="00B87B98" w:rsidRPr="00A36DB8" w:rsidRDefault="00B87B98" w:rsidP="00B87B98">
      <w:r>
        <w:lastRenderedPageBreak/>
        <w:tab/>
        <w:t>Texto</w:t>
      </w:r>
    </w:p>
    <w:p w14:paraId="133C6D3A" w14:textId="77777777" w:rsidR="00B87B98" w:rsidRDefault="00B87B98" w:rsidP="00B87B98">
      <w:pPr>
        <w:pStyle w:val="PargrafodaLista"/>
        <w:numPr>
          <w:ilvl w:val="0"/>
          <w:numId w:val="35"/>
        </w:numPr>
      </w:pPr>
      <w:r>
        <w:t>Foi desenvolvida alguma aplicação para obter as bases?</w:t>
      </w:r>
    </w:p>
    <w:p w14:paraId="10370EA2" w14:textId="77777777" w:rsidR="00B87B98" w:rsidRDefault="00B87B98" w:rsidP="00B87B98">
      <w:pPr>
        <w:pStyle w:val="Ttulo4"/>
        <w:numPr>
          <w:ilvl w:val="3"/>
          <w:numId w:val="18"/>
        </w:numPr>
        <w:ind w:left="1713" w:hanging="862"/>
      </w:pPr>
      <w:r>
        <w:t>Quais os contextos utilizados?</w:t>
      </w:r>
    </w:p>
    <w:p w14:paraId="2B39180C" w14:textId="77777777" w:rsidR="00B87B98" w:rsidRPr="00A36DB8" w:rsidRDefault="00B87B98" w:rsidP="00B87B98">
      <w:r>
        <w:tab/>
        <w:t>Texto</w:t>
      </w:r>
    </w:p>
    <w:p w14:paraId="485C4ADE" w14:textId="77777777" w:rsidR="00B87B98" w:rsidRDefault="00B87B98" w:rsidP="00B87B98">
      <w:pPr>
        <w:pStyle w:val="PargrafodaLista"/>
        <w:numPr>
          <w:ilvl w:val="0"/>
          <w:numId w:val="35"/>
        </w:numPr>
      </w:pPr>
      <w:r>
        <w:t>Foi analisado o comportamento? Quais aspectos?</w:t>
      </w:r>
    </w:p>
    <w:p w14:paraId="17B0FD91" w14:textId="77777777" w:rsidR="00B87B98" w:rsidRDefault="00B87B98" w:rsidP="00B87B98">
      <w:pPr>
        <w:pStyle w:val="PargrafodaLista"/>
        <w:numPr>
          <w:ilvl w:val="0"/>
          <w:numId w:val="35"/>
        </w:numPr>
      </w:pPr>
      <w:r>
        <w:t>Foi analisado o ambiente? Quais fatores?</w:t>
      </w:r>
    </w:p>
    <w:p w14:paraId="7BFC721F" w14:textId="77777777" w:rsidR="00B87B98" w:rsidRDefault="00B87B98" w:rsidP="00B87B98">
      <w:pPr>
        <w:pStyle w:val="Ttulo4"/>
        <w:numPr>
          <w:ilvl w:val="3"/>
          <w:numId w:val="18"/>
        </w:numPr>
        <w:ind w:left="1713" w:hanging="862"/>
      </w:pPr>
      <w:r>
        <w:t>Como é obtido o contexto?</w:t>
      </w:r>
    </w:p>
    <w:p w14:paraId="1EB31649" w14:textId="77777777" w:rsidR="00B87B98" w:rsidRPr="00FD637E" w:rsidRDefault="00B87B98" w:rsidP="00B87B98">
      <w:r>
        <w:tab/>
        <w:t>Texto</w:t>
      </w:r>
    </w:p>
    <w:p w14:paraId="576AAE48" w14:textId="77777777" w:rsidR="00B87B98" w:rsidRDefault="00B87B98" w:rsidP="00B87B98">
      <w:pPr>
        <w:pStyle w:val="PargrafodaLista"/>
        <w:numPr>
          <w:ilvl w:val="0"/>
          <w:numId w:val="35"/>
        </w:numPr>
      </w:pPr>
      <w:r>
        <w:t>O usuário pode auxiliar na definição do contexto?</w:t>
      </w:r>
    </w:p>
    <w:p w14:paraId="32ACF01A" w14:textId="77777777" w:rsidR="00B87B98" w:rsidRDefault="00B87B98" w:rsidP="00B87B98">
      <w:pPr>
        <w:pStyle w:val="PargrafodaLista"/>
        <w:numPr>
          <w:ilvl w:val="0"/>
          <w:numId w:val="35"/>
        </w:numPr>
      </w:pPr>
      <w:r>
        <w:t>É apresentado o contexto atual para o usuário?</w:t>
      </w:r>
    </w:p>
    <w:p w14:paraId="2F83D729" w14:textId="77777777" w:rsidR="00B87B98" w:rsidRDefault="00B87B98" w:rsidP="00B87B98">
      <w:pPr>
        <w:pStyle w:val="Ttulo4"/>
        <w:numPr>
          <w:ilvl w:val="3"/>
          <w:numId w:val="18"/>
        </w:numPr>
        <w:ind w:left="1713" w:hanging="862"/>
      </w:pPr>
      <w:r>
        <w:t>Foi avaliado o nível de satisfação do usuário com a música recomendada?</w:t>
      </w:r>
    </w:p>
    <w:p w14:paraId="6FE1FED5" w14:textId="77777777" w:rsidR="00B87B98" w:rsidRPr="00413F67" w:rsidRDefault="00B87B98" w:rsidP="00B87B98">
      <w:r>
        <w:tab/>
        <w:t>Texto</w:t>
      </w:r>
    </w:p>
    <w:p w14:paraId="4BFA2165" w14:textId="77777777" w:rsidR="00B87B98" w:rsidRDefault="00B87B98" w:rsidP="00B87B98">
      <w:pPr>
        <w:pStyle w:val="Ttulo4"/>
        <w:numPr>
          <w:ilvl w:val="3"/>
          <w:numId w:val="18"/>
        </w:numPr>
        <w:ind w:left="1713" w:hanging="862"/>
      </w:pPr>
      <w:r>
        <w:t>A recomendação atingiu as expectativas do usuário?</w:t>
      </w:r>
    </w:p>
    <w:p w14:paraId="55E00ECF" w14:textId="77777777" w:rsidR="00B87B98" w:rsidRPr="00413F67" w:rsidRDefault="00B87B98" w:rsidP="00B87B98">
      <w:r>
        <w:tab/>
        <w:t>Texto</w:t>
      </w:r>
    </w:p>
    <w:p w14:paraId="0FA5035A" w14:textId="77777777" w:rsidR="00B87B98" w:rsidRDefault="00B87B98" w:rsidP="00B87B98">
      <w:pPr>
        <w:pStyle w:val="PargrafodaLista"/>
        <w:numPr>
          <w:ilvl w:val="0"/>
          <w:numId w:val="35"/>
        </w:numPr>
      </w:pPr>
      <w:r>
        <w:t>Quais foram os critérios de qualidade utilizados?</w:t>
      </w:r>
    </w:p>
    <w:p w14:paraId="487E599A" w14:textId="77777777" w:rsidR="00B87B98" w:rsidRDefault="00B87B98" w:rsidP="00B87B98">
      <w:pPr>
        <w:pStyle w:val="PargrafodaLista"/>
        <w:numPr>
          <w:ilvl w:val="0"/>
          <w:numId w:val="35"/>
        </w:numPr>
      </w:pPr>
      <w:r>
        <w:t>Quantidade de usuários utilizadas? (tamanho da base)</w:t>
      </w:r>
    </w:p>
    <w:p w14:paraId="324054D8" w14:textId="77777777" w:rsidR="00B87B98" w:rsidRDefault="00B87B98" w:rsidP="00B87B98">
      <w:pPr>
        <w:pStyle w:val="PargrafodaLista"/>
        <w:numPr>
          <w:ilvl w:val="0"/>
          <w:numId w:val="35"/>
        </w:numPr>
      </w:pPr>
      <w:r>
        <w:t>Quais foram as técnicas de avaliação usadas?</w:t>
      </w:r>
    </w:p>
    <w:p w14:paraId="6903AB86" w14:textId="77777777" w:rsidR="00B87B98" w:rsidRDefault="00B87B98" w:rsidP="00B87B98">
      <w:pPr>
        <w:pStyle w:val="Ttulo4"/>
        <w:numPr>
          <w:ilvl w:val="3"/>
          <w:numId w:val="18"/>
        </w:numPr>
        <w:ind w:left="1713" w:hanging="862"/>
      </w:pPr>
      <w:r>
        <w:t>Tiveram outros resultados apresentados? Quais?</w:t>
      </w:r>
    </w:p>
    <w:p w14:paraId="038411B0" w14:textId="581A44DB" w:rsidR="0063452F" w:rsidRPr="00B87B98" w:rsidRDefault="00B87B98" w:rsidP="0063452F">
      <w:r>
        <w:tab/>
        <w:t>Texto</w:t>
      </w:r>
    </w:p>
    <w:p w14:paraId="7CCC49B8" w14:textId="3CC4CBD8" w:rsidR="00E6306C" w:rsidRDefault="00E6306C" w:rsidP="0080100E">
      <w:pPr>
        <w:pStyle w:val="Ttulo2"/>
      </w:pPr>
      <w:bookmarkStart w:id="39" w:name="_Toc41243260"/>
      <w:r>
        <w:t>Tabela com tecnicas</w:t>
      </w:r>
      <w:bookmarkEnd w:id="39"/>
    </w:p>
    <w:p w14:paraId="4829856F" w14:textId="1A9ED83B" w:rsidR="00D34F72" w:rsidRDefault="00762CF2" w:rsidP="0080100E">
      <w:r>
        <w:tab/>
        <w:t>Texto</w:t>
      </w:r>
    </w:p>
    <w:p w14:paraId="485F8F37" w14:textId="371D76D4" w:rsidR="002522D8" w:rsidRDefault="002522D8" w:rsidP="002522D8">
      <w:pPr>
        <w:pStyle w:val="Legenda"/>
        <w:keepNext/>
        <w:jc w:val="center"/>
      </w:pPr>
      <w:bookmarkStart w:id="40" w:name="_Toc41243154"/>
      <w:r>
        <w:t xml:space="preserve">Table </w:t>
      </w:r>
      <w:fldSimple w:instr=" SEQ Table \* ARABIC ">
        <w:r>
          <w:rPr>
            <w:noProof/>
          </w:rPr>
          <w:t>1</w:t>
        </w:r>
      </w:fldSimple>
      <w:r>
        <w:t xml:space="preserve"> Relação das funcionalidades desenvolvidas em cada artigo revisado</w:t>
      </w:r>
      <w:r w:rsidR="00575907">
        <w:t xml:space="preserve"> </w:t>
      </w:r>
      <w:r w:rsidR="00575907" w:rsidRPr="00353DD1">
        <w:t>(próprio, 2020)</w:t>
      </w:r>
      <w:bookmarkEnd w:id="40"/>
      <w:r w:rsidR="008615C7">
        <w:t xml:space="preserve"> </w:t>
      </w:r>
    </w:p>
    <w:tbl>
      <w:tblPr>
        <w:tblStyle w:val="TabeladeGradeClara"/>
        <w:tblW w:w="0" w:type="auto"/>
        <w:tblLook w:val="04A0" w:firstRow="1" w:lastRow="0" w:firstColumn="1" w:lastColumn="0" w:noHBand="0" w:noVBand="1"/>
      </w:tblPr>
      <w:tblGrid>
        <w:gridCol w:w="1839"/>
        <w:gridCol w:w="1580"/>
        <w:gridCol w:w="1307"/>
        <w:gridCol w:w="1930"/>
        <w:gridCol w:w="1372"/>
        <w:gridCol w:w="1034"/>
      </w:tblGrid>
      <w:tr w:rsidR="002522D8" w:rsidRPr="00902E83" w14:paraId="3DE8575A" w14:textId="4E8010D0" w:rsidTr="002522D8">
        <w:tc>
          <w:tcPr>
            <w:tcW w:w="1839" w:type="dxa"/>
          </w:tcPr>
          <w:p w14:paraId="01539C5B" w14:textId="77777777" w:rsidR="0049181D" w:rsidRPr="00902E83" w:rsidRDefault="0049181D" w:rsidP="0080100E"/>
        </w:tc>
        <w:tc>
          <w:tcPr>
            <w:tcW w:w="1580" w:type="dxa"/>
          </w:tcPr>
          <w:p w14:paraId="7FA203E1" w14:textId="06663032" w:rsidR="0049181D" w:rsidRPr="00902E83" w:rsidRDefault="0049181D" w:rsidP="0080100E">
            <w:pPr>
              <w:rPr>
                <w:lang w:val="en-US"/>
              </w:rPr>
            </w:pPr>
            <w:r w:rsidRPr="00902E83">
              <w:rPr>
                <w:lang w:val="en-US"/>
              </w:rPr>
              <w:t xml:space="preserve">3.3.1 The New Challenges when Modeling </w:t>
            </w:r>
            <w:r w:rsidRPr="00902E83">
              <w:rPr>
                <w:lang w:val="en-US"/>
              </w:rPr>
              <w:lastRenderedPageBreak/>
              <w:t>Context through Diversity over Time in Recommender Systems</w:t>
            </w:r>
          </w:p>
        </w:tc>
        <w:tc>
          <w:tcPr>
            <w:tcW w:w="1307" w:type="dxa"/>
          </w:tcPr>
          <w:p w14:paraId="057BD11E" w14:textId="39023400" w:rsidR="0049181D" w:rsidRPr="00902E83" w:rsidRDefault="0049181D" w:rsidP="0080100E">
            <w:pPr>
              <w:rPr>
                <w:lang w:val="en-US"/>
              </w:rPr>
            </w:pPr>
            <w:r w:rsidRPr="00902E83">
              <w:rPr>
                <w:lang w:val="en-US"/>
              </w:rPr>
              <w:lastRenderedPageBreak/>
              <w:t>3.3.2 Prediction of music pairwise preference</w:t>
            </w:r>
            <w:r w:rsidRPr="00902E83">
              <w:rPr>
                <w:lang w:val="en-US"/>
              </w:rPr>
              <w:lastRenderedPageBreak/>
              <w:t>s from facial expressions</w:t>
            </w:r>
          </w:p>
        </w:tc>
        <w:tc>
          <w:tcPr>
            <w:tcW w:w="1930" w:type="dxa"/>
          </w:tcPr>
          <w:p w14:paraId="7A122D02" w14:textId="503AE228" w:rsidR="0049181D" w:rsidRPr="00902E83" w:rsidRDefault="0049181D" w:rsidP="0080100E">
            <w:pPr>
              <w:rPr>
                <w:lang w:val="en-US"/>
              </w:rPr>
            </w:pPr>
            <w:r w:rsidRPr="00902E83">
              <w:rPr>
                <w:lang w:val="en-US"/>
              </w:rPr>
              <w:lastRenderedPageBreak/>
              <w:t>3.3.3 Towards Intent-Aware Contextual Music Recommendation</w:t>
            </w:r>
            <w:r w:rsidRPr="00902E83">
              <w:rPr>
                <w:lang w:val="en-US"/>
              </w:rPr>
              <w:lastRenderedPageBreak/>
              <w:t>: Initial Experiments</w:t>
            </w:r>
          </w:p>
        </w:tc>
        <w:tc>
          <w:tcPr>
            <w:tcW w:w="1372" w:type="dxa"/>
          </w:tcPr>
          <w:p w14:paraId="2655A003" w14:textId="08AE25C2" w:rsidR="0049181D" w:rsidRPr="00902E83" w:rsidRDefault="0049181D" w:rsidP="0080100E">
            <w:pPr>
              <w:rPr>
                <w:lang w:val="en-US"/>
              </w:rPr>
            </w:pPr>
            <w:r w:rsidRPr="00902E83">
              <w:rPr>
                <w:lang w:val="en-US"/>
              </w:rPr>
              <w:lastRenderedPageBreak/>
              <w:t xml:space="preserve">3.3.4 Quantitative Study of Music Listening </w:t>
            </w:r>
            <w:r w:rsidRPr="00902E83">
              <w:rPr>
                <w:lang w:val="en-US"/>
              </w:rPr>
              <w:lastRenderedPageBreak/>
              <w:t>Behavior in a Smartphone Context</w:t>
            </w:r>
          </w:p>
        </w:tc>
        <w:tc>
          <w:tcPr>
            <w:tcW w:w="1034" w:type="dxa"/>
          </w:tcPr>
          <w:p w14:paraId="2211CFEF" w14:textId="5BD66EEB" w:rsidR="0049181D" w:rsidRPr="00902E83" w:rsidRDefault="00FE1403" w:rsidP="0080100E">
            <w:r>
              <w:lastRenderedPageBreak/>
              <w:t>Proposta</w:t>
            </w:r>
            <w:r w:rsidR="0049181D" w:rsidRPr="00902E83">
              <w:t xml:space="preserve"> desse trabalho</w:t>
            </w:r>
          </w:p>
        </w:tc>
      </w:tr>
      <w:tr w:rsidR="007C62DC" w:rsidRPr="00902E83" w14:paraId="0F788A33" w14:textId="77777777" w:rsidTr="002522D8">
        <w:tc>
          <w:tcPr>
            <w:tcW w:w="1839" w:type="dxa"/>
          </w:tcPr>
          <w:p w14:paraId="639B1DB5" w14:textId="313EBC24" w:rsidR="007C62DC" w:rsidRPr="00902E83" w:rsidRDefault="007C62DC" w:rsidP="0080100E">
            <w:r>
              <w:t xml:space="preserve">Tem foco </w:t>
            </w:r>
            <w:r w:rsidR="000662E4">
              <w:t>no entendimento do contexto para</w:t>
            </w:r>
            <w:r>
              <w:t xml:space="preserve"> recomendações musicais?</w:t>
            </w:r>
          </w:p>
        </w:tc>
        <w:tc>
          <w:tcPr>
            <w:tcW w:w="1580" w:type="dxa"/>
          </w:tcPr>
          <w:p w14:paraId="50CF849E" w14:textId="2DAD5964" w:rsidR="007C62DC" w:rsidRPr="007C62DC" w:rsidRDefault="007C62DC" w:rsidP="0080100E">
            <w:r w:rsidRPr="00902E83">
              <w:rPr>
                <w:rFonts w:ascii="Segoe UI Emoji" w:hAnsi="Segoe UI Emoji" w:cs="Segoe UI Emoji"/>
              </w:rPr>
              <w:t>❌</w:t>
            </w:r>
          </w:p>
        </w:tc>
        <w:tc>
          <w:tcPr>
            <w:tcW w:w="1307" w:type="dxa"/>
          </w:tcPr>
          <w:p w14:paraId="441F6F66" w14:textId="77777777" w:rsidR="007C62DC" w:rsidRPr="007C62DC" w:rsidRDefault="007C62DC" w:rsidP="0080100E"/>
        </w:tc>
        <w:tc>
          <w:tcPr>
            <w:tcW w:w="1930" w:type="dxa"/>
          </w:tcPr>
          <w:p w14:paraId="05017945" w14:textId="77777777" w:rsidR="007C62DC" w:rsidRPr="007C62DC" w:rsidRDefault="007C62DC" w:rsidP="0080100E"/>
        </w:tc>
        <w:tc>
          <w:tcPr>
            <w:tcW w:w="1372" w:type="dxa"/>
          </w:tcPr>
          <w:p w14:paraId="2495FE0C" w14:textId="77777777" w:rsidR="007C62DC" w:rsidRPr="007C62DC" w:rsidRDefault="007C62DC" w:rsidP="0080100E"/>
        </w:tc>
        <w:tc>
          <w:tcPr>
            <w:tcW w:w="1034" w:type="dxa"/>
          </w:tcPr>
          <w:p w14:paraId="293FCBC2" w14:textId="28EA475D" w:rsidR="007C62DC" w:rsidRPr="00902E83" w:rsidRDefault="001E0A1A" w:rsidP="0080100E">
            <w:r w:rsidRPr="00902E83">
              <w:rPr>
                <w:rFonts w:ascii="Segoe UI Emoji" w:hAnsi="Segoe UI Emoji" w:cs="Segoe UI Emoji"/>
              </w:rPr>
              <w:t>✔</w:t>
            </w:r>
          </w:p>
        </w:tc>
      </w:tr>
      <w:tr w:rsidR="00651BBC" w:rsidRPr="00902E83" w14:paraId="5BAC6C5A" w14:textId="77777777" w:rsidTr="002522D8">
        <w:tc>
          <w:tcPr>
            <w:tcW w:w="1839" w:type="dxa"/>
          </w:tcPr>
          <w:p w14:paraId="714D6C3D" w14:textId="350CF888" w:rsidR="00651BBC" w:rsidRPr="00902E83" w:rsidRDefault="00651BBC" w:rsidP="0080100E">
            <w:r>
              <w:t>Apresenta o desenvolvimento realizado no trabalho?</w:t>
            </w:r>
          </w:p>
        </w:tc>
        <w:tc>
          <w:tcPr>
            <w:tcW w:w="1580" w:type="dxa"/>
          </w:tcPr>
          <w:p w14:paraId="423E4A09" w14:textId="312969DD" w:rsidR="00651BBC" w:rsidRPr="00902E83" w:rsidRDefault="00651BBC" w:rsidP="0080100E">
            <w:pPr>
              <w:rPr>
                <w:rFonts w:ascii="Segoe UI Emoji" w:hAnsi="Segoe UI Emoji" w:cs="Segoe UI Emoji"/>
              </w:rPr>
            </w:pPr>
            <w:r w:rsidRPr="00902E83">
              <w:rPr>
                <w:rFonts w:ascii="Segoe UI Emoji" w:hAnsi="Segoe UI Emoji" w:cs="Segoe UI Emoji"/>
              </w:rPr>
              <w:t>❌</w:t>
            </w:r>
          </w:p>
        </w:tc>
        <w:tc>
          <w:tcPr>
            <w:tcW w:w="1307" w:type="dxa"/>
          </w:tcPr>
          <w:p w14:paraId="6AAB0812" w14:textId="77777777" w:rsidR="00651BBC" w:rsidRPr="00902E83" w:rsidRDefault="00651BBC" w:rsidP="0080100E"/>
        </w:tc>
        <w:tc>
          <w:tcPr>
            <w:tcW w:w="1930" w:type="dxa"/>
          </w:tcPr>
          <w:p w14:paraId="3E617B59" w14:textId="77777777" w:rsidR="00651BBC" w:rsidRPr="00902E83" w:rsidRDefault="00651BBC" w:rsidP="0080100E"/>
        </w:tc>
        <w:tc>
          <w:tcPr>
            <w:tcW w:w="1372" w:type="dxa"/>
          </w:tcPr>
          <w:p w14:paraId="3CC5D2E2" w14:textId="77777777" w:rsidR="00651BBC" w:rsidRPr="00902E83" w:rsidRDefault="00651BBC" w:rsidP="0080100E"/>
        </w:tc>
        <w:tc>
          <w:tcPr>
            <w:tcW w:w="1034" w:type="dxa"/>
          </w:tcPr>
          <w:p w14:paraId="0C3801DF" w14:textId="77777777" w:rsidR="00651BBC" w:rsidRPr="00902E83" w:rsidRDefault="00651BBC" w:rsidP="0080100E"/>
        </w:tc>
      </w:tr>
      <w:tr w:rsidR="00902E83" w:rsidRPr="00902E83" w14:paraId="4988E608" w14:textId="77777777" w:rsidTr="002522D8">
        <w:tc>
          <w:tcPr>
            <w:tcW w:w="1839" w:type="dxa"/>
          </w:tcPr>
          <w:p w14:paraId="17CD6A31" w14:textId="07ADA99D" w:rsidR="006B3EA4" w:rsidRPr="00902E83" w:rsidRDefault="006B3EA4" w:rsidP="0080100E">
            <w:r w:rsidRPr="00902E83">
              <w:t xml:space="preserve">O trabalho foi validado em </w:t>
            </w:r>
            <w:r w:rsidR="002B021F" w:rsidRPr="00902E83">
              <w:t xml:space="preserve">um </w:t>
            </w:r>
            <w:r w:rsidRPr="00902E83">
              <w:t>caso real?</w:t>
            </w:r>
          </w:p>
        </w:tc>
        <w:tc>
          <w:tcPr>
            <w:tcW w:w="1580" w:type="dxa"/>
          </w:tcPr>
          <w:p w14:paraId="3E6F9BE3" w14:textId="3CDA3490" w:rsidR="006B3EA4" w:rsidRPr="00902E83" w:rsidRDefault="006B3EA4" w:rsidP="0080100E">
            <w:r w:rsidRPr="00902E83">
              <w:rPr>
                <w:rFonts w:ascii="Segoe UI Emoji" w:hAnsi="Segoe UI Emoji" w:cs="Segoe UI Emoji"/>
              </w:rPr>
              <w:t>❌</w:t>
            </w:r>
          </w:p>
        </w:tc>
        <w:tc>
          <w:tcPr>
            <w:tcW w:w="1307" w:type="dxa"/>
          </w:tcPr>
          <w:p w14:paraId="5ABC353F" w14:textId="77777777" w:rsidR="006B3EA4" w:rsidRPr="00902E83" w:rsidRDefault="006B3EA4" w:rsidP="0080100E"/>
        </w:tc>
        <w:tc>
          <w:tcPr>
            <w:tcW w:w="1930" w:type="dxa"/>
          </w:tcPr>
          <w:p w14:paraId="01538D4E" w14:textId="77777777" w:rsidR="006B3EA4" w:rsidRPr="00902E83" w:rsidRDefault="006B3EA4" w:rsidP="0080100E"/>
        </w:tc>
        <w:tc>
          <w:tcPr>
            <w:tcW w:w="1372" w:type="dxa"/>
          </w:tcPr>
          <w:p w14:paraId="7D608D86" w14:textId="77777777" w:rsidR="006B3EA4" w:rsidRPr="00902E83" w:rsidRDefault="006B3EA4" w:rsidP="0080100E"/>
        </w:tc>
        <w:tc>
          <w:tcPr>
            <w:tcW w:w="1034" w:type="dxa"/>
          </w:tcPr>
          <w:p w14:paraId="7C22439D" w14:textId="77777777" w:rsidR="006B3EA4" w:rsidRPr="00902E83" w:rsidRDefault="006B3EA4" w:rsidP="0080100E"/>
        </w:tc>
      </w:tr>
      <w:tr w:rsidR="002522D8" w:rsidRPr="00902E83" w14:paraId="5854DF01" w14:textId="2062CB88" w:rsidTr="002522D8">
        <w:tc>
          <w:tcPr>
            <w:tcW w:w="1839" w:type="dxa"/>
          </w:tcPr>
          <w:p w14:paraId="156BDD62" w14:textId="132083F6" w:rsidR="0049181D" w:rsidRPr="00902E83" w:rsidRDefault="00494183" w:rsidP="0080100E">
            <w:r w:rsidRPr="00902E83">
              <w:t xml:space="preserve">Apresenta </w:t>
            </w:r>
            <w:r w:rsidR="00FA436C" w:rsidRPr="00902E83">
              <w:t>como o</w:t>
            </w:r>
            <w:r w:rsidR="00307F38" w:rsidRPr="00902E83">
              <w:t xml:space="preserve"> sistema chegou em tal recomendação ao </w:t>
            </w:r>
            <w:r w:rsidR="00D20855" w:rsidRPr="00902E83">
              <w:t>usuário?</w:t>
            </w:r>
          </w:p>
        </w:tc>
        <w:tc>
          <w:tcPr>
            <w:tcW w:w="1580" w:type="dxa"/>
          </w:tcPr>
          <w:p w14:paraId="6618A93A" w14:textId="5FC821D9" w:rsidR="0049181D" w:rsidRPr="00902E83" w:rsidRDefault="00D779C5" w:rsidP="0080100E">
            <w:r w:rsidRPr="00902E83">
              <w:rPr>
                <w:rFonts w:ascii="Segoe UI Emoji" w:hAnsi="Segoe UI Emoji" w:cs="Segoe UI Emoji"/>
              </w:rPr>
              <w:t>✔</w:t>
            </w:r>
          </w:p>
        </w:tc>
        <w:tc>
          <w:tcPr>
            <w:tcW w:w="1307" w:type="dxa"/>
          </w:tcPr>
          <w:p w14:paraId="5B2111DA" w14:textId="155879A0" w:rsidR="0049181D" w:rsidRPr="00902E83" w:rsidRDefault="00674014" w:rsidP="0080100E">
            <w:r w:rsidRPr="00902E83">
              <w:t>-</w:t>
            </w:r>
          </w:p>
        </w:tc>
        <w:tc>
          <w:tcPr>
            <w:tcW w:w="1930" w:type="dxa"/>
          </w:tcPr>
          <w:p w14:paraId="1EB6B4BC" w14:textId="1D622C2B" w:rsidR="0049181D" w:rsidRPr="00902E83" w:rsidRDefault="00674014" w:rsidP="0080100E">
            <w:r w:rsidRPr="00902E83">
              <w:t>-</w:t>
            </w:r>
          </w:p>
        </w:tc>
        <w:tc>
          <w:tcPr>
            <w:tcW w:w="1372" w:type="dxa"/>
          </w:tcPr>
          <w:p w14:paraId="62405049" w14:textId="5A451E2C" w:rsidR="0049181D" w:rsidRPr="00902E83" w:rsidRDefault="00674014" w:rsidP="0080100E">
            <w:r w:rsidRPr="00902E83">
              <w:t>-</w:t>
            </w:r>
          </w:p>
        </w:tc>
        <w:tc>
          <w:tcPr>
            <w:tcW w:w="1034" w:type="dxa"/>
          </w:tcPr>
          <w:p w14:paraId="0926F3BB" w14:textId="03A27C23" w:rsidR="0049181D" w:rsidRPr="00902E83" w:rsidRDefault="003A2A21" w:rsidP="0080100E">
            <w:r w:rsidRPr="00902E83">
              <w:t>-</w:t>
            </w:r>
          </w:p>
        </w:tc>
      </w:tr>
      <w:tr w:rsidR="00DF4FFD" w:rsidRPr="00902E83" w14:paraId="3A01B34D" w14:textId="77777777" w:rsidTr="002522D8">
        <w:tc>
          <w:tcPr>
            <w:tcW w:w="1839" w:type="dxa"/>
          </w:tcPr>
          <w:p w14:paraId="4C0B4223" w14:textId="34507218" w:rsidR="00DF4FFD" w:rsidRPr="00902E83" w:rsidRDefault="00DF4FFD" w:rsidP="0080100E">
            <w:r w:rsidRPr="00902E83">
              <w:t xml:space="preserve">Utiliza do contexto </w:t>
            </w:r>
            <w:r>
              <w:t>comportamental</w:t>
            </w:r>
            <w:r w:rsidRPr="00902E83">
              <w:t>?</w:t>
            </w:r>
          </w:p>
        </w:tc>
        <w:tc>
          <w:tcPr>
            <w:tcW w:w="1580" w:type="dxa"/>
          </w:tcPr>
          <w:p w14:paraId="66F50F7B" w14:textId="4C751DC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307" w:type="dxa"/>
          </w:tcPr>
          <w:p w14:paraId="625FC88F" w14:textId="77777777" w:rsidR="00DF4FFD" w:rsidRPr="00902E83" w:rsidRDefault="00DF4FFD" w:rsidP="0080100E"/>
        </w:tc>
        <w:tc>
          <w:tcPr>
            <w:tcW w:w="1930" w:type="dxa"/>
          </w:tcPr>
          <w:p w14:paraId="0F9DFEDA" w14:textId="77777777" w:rsidR="00DF4FFD" w:rsidRPr="00902E83" w:rsidRDefault="00DF4FFD" w:rsidP="0080100E"/>
        </w:tc>
        <w:tc>
          <w:tcPr>
            <w:tcW w:w="1372" w:type="dxa"/>
          </w:tcPr>
          <w:p w14:paraId="3B46B010" w14:textId="77777777" w:rsidR="00DF4FFD" w:rsidRPr="00902E83" w:rsidRDefault="00DF4FFD" w:rsidP="0080100E"/>
        </w:tc>
        <w:tc>
          <w:tcPr>
            <w:tcW w:w="1034" w:type="dxa"/>
          </w:tcPr>
          <w:p w14:paraId="21DD1880" w14:textId="77777777" w:rsidR="00DF4FFD" w:rsidRPr="00902E83" w:rsidRDefault="00DF4FFD" w:rsidP="0080100E"/>
        </w:tc>
      </w:tr>
      <w:tr w:rsidR="00DF4FFD" w:rsidRPr="00902E83" w14:paraId="2F042FD1" w14:textId="77777777" w:rsidTr="002522D8">
        <w:tc>
          <w:tcPr>
            <w:tcW w:w="1839" w:type="dxa"/>
          </w:tcPr>
          <w:p w14:paraId="5BA8A89A" w14:textId="3146CA47" w:rsidR="00DF4FFD" w:rsidRPr="00902E83" w:rsidRDefault="00DF4FFD" w:rsidP="0080100E">
            <w:r w:rsidRPr="00902E83">
              <w:t xml:space="preserve">Utiliza do contexto </w:t>
            </w:r>
            <w:r>
              <w:t>de ambiente</w:t>
            </w:r>
            <w:r w:rsidRPr="00902E83">
              <w:t>?</w:t>
            </w:r>
          </w:p>
        </w:tc>
        <w:tc>
          <w:tcPr>
            <w:tcW w:w="1580" w:type="dxa"/>
          </w:tcPr>
          <w:p w14:paraId="70591327" w14:textId="084D5F9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307" w:type="dxa"/>
          </w:tcPr>
          <w:p w14:paraId="2440BEFF" w14:textId="77777777" w:rsidR="00DF4FFD" w:rsidRPr="00902E83" w:rsidRDefault="00DF4FFD" w:rsidP="0080100E"/>
        </w:tc>
        <w:tc>
          <w:tcPr>
            <w:tcW w:w="1930" w:type="dxa"/>
          </w:tcPr>
          <w:p w14:paraId="62EC11FA" w14:textId="77777777" w:rsidR="00DF4FFD" w:rsidRPr="00902E83" w:rsidRDefault="00DF4FFD" w:rsidP="0080100E"/>
        </w:tc>
        <w:tc>
          <w:tcPr>
            <w:tcW w:w="1372" w:type="dxa"/>
          </w:tcPr>
          <w:p w14:paraId="157A9FC1" w14:textId="77777777" w:rsidR="00DF4FFD" w:rsidRPr="00902E83" w:rsidRDefault="00DF4FFD" w:rsidP="0080100E"/>
        </w:tc>
        <w:tc>
          <w:tcPr>
            <w:tcW w:w="1034" w:type="dxa"/>
          </w:tcPr>
          <w:p w14:paraId="1C4F733A" w14:textId="77777777" w:rsidR="00DF4FFD" w:rsidRPr="00902E83" w:rsidRDefault="00DF4FFD" w:rsidP="0080100E"/>
        </w:tc>
      </w:tr>
      <w:tr w:rsidR="00FE1403" w:rsidRPr="00902E83" w14:paraId="4E5C84AD" w14:textId="3660FFD0" w:rsidTr="002522D8">
        <w:tc>
          <w:tcPr>
            <w:tcW w:w="1839" w:type="dxa"/>
          </w:tcPr>
          <w:p w14:paraId="4AFC0513" w14:textId="0137024F" w:rsidR="0049181D" w:rsidRPr="00902E83" w:rsidRDefault="0034169E" w:rsidP="0080100E">
            <w:r w:rsidRPr="00902E83">
              <w:t>Utiliza do contexto explicito?</w:t>
            </w:r>
          </w:p>
        </w:tc>
        <w:tc>
          <w:tcPr>
            <w:tcW w:w="1580" w:type="dxa"/>
          </w:tcPr>
          <w:p w14:paraId="415B9054" w14:textId="0BDB9E91" w:rsidR="0049181D" w:rsidRPr="00902E83" w:rsidRDefault="007A4CD8" w:rsidP="0080100E">
            <w:r w:rsidRPr="00902E83">
              <w:rPr>
                <w:rFonts w:ascii="Segoe UI Emoji" w:hAnsi="Segoe UI Emoji" w:cs="Segoe UI Emoji"/>
              </w:rPr>
              <w:t>✔</w:t>
            </w:r>
          </w:p>
        </w:tc>
        <w:tc>
          <w:tcPr>
            <w:tcW w:w="1307" w:type="dxa"/>
          </w:tcPr>
          <w:p w14:paraId="70BCCBF7" w14:textId="77777777" w:rsidR="0049181D" w:rsidRPr="00902E83" w:rsidRDefault="0049181D" w:rsidP="0080100E"/>
        </w:tc>
        <w:tc>
          <w:tcPr>
            <w:tcW w:w="1930" w:type="dxa"/>
          </w:tcPr>
          <w:p w14:paraId="15E9C0B0" w14:textId="77777777" w:rsidR="0049181D" w:rsidRPr="00902E83" w:rsidRDefault="0049181D" w:rsidP="0080100E"/>
        </w:tc>
        <w:tc>
          <w:tcPr>
            <w:tcW w:w="1372" w:type="dxa"/>
          </w:tcPr>
          <w:p w14:paraId="4391E073" w14:textId="77777777" w:rsidR="0049181D" w:rsidRPr="00902E83" w:rsidRDefault="0049181D" w:rsidP="0080100E"/>
        </w:tc>
        <w:tc>
          <w:tcPr>
            <w:tcW w:w="1034" w:type="dxa"/>
          </w:tcPr>
          <w:p w14:paraId="42428EDA" w14:textId="77777777" w:rsidR="0049181D" w:rsidRPr="00902E83" w:rsidRDefault="0049181D" w:rsidP="0080100E"/>
        </w:tc>
      </w:tr>
      <w:tr w:rsidR="00FE1403" w:rsidRPr="00902E83" w14:paraId="682A38D2" w14:textId="77777777" w:rsidTr="002522D8">
        <w:tc>
          <w:tcPr>
            <w:tcW w:w="1839" w:type="dxa"/>
          </w:tcPr>
          <w:p w14:paraId="20FD37C3" w14:textId="77B4BF07" w:rsidR="00522AE7" w:rsidRPr="00902E83" w:rsidRDefault="00522AE7" w:rsidP="0080100E">
            <w:r w:rsidRPr="00902E83">
              <w:lastRenderedPageBreak/>
              <w:t xml:space="preserve">Utiliza do contexto </w:t>
            </w:r>
            <w:r w:rsidR="00E51360" w:rsidRPr="00902E83">
              <w:t>implícito</w:t>
            </w:r>
            <w:r w:rsidRPr="00902E83">
              <w:t>?</w:t>
            </w:r>
          </w:p>
        </w:tc>
        <w:tc>
          <w:tcPr>
            <w:tcW w:w="1580" w:type="dxa"/>
          </w:tcPr>
          <w:p w14:paraId="2D5105E3" w14:textId="45A4C681" w:rsidR="00522AE7" w:rsidRPr="00902E83" w:rsidRDefault="00394FEB" w:rsidP="0080100E">
            <w:r w:rsidRPr="00902E83">
              <w:rPr>
                <w:rFonts w:ascii="Segoe UI Emoji" w:hAnsi="Segoe UI Emoji" w:cs="Segoe UI Emoji"/>
              </w:rPr>
              <w:t>✔</w:t>
            </w:r>
          </w:p>
        </w:tc>
        <w:tc>
          <w:tcPr>
            <w:tcW w:w="1307" w:type="dxa"/>
          </w:tcPr>
          <w:p w14:paraId="185BAB56" w14:textId="77777777" w:rsidR="00522AE7" w:rsidRPr="00902E83" w:rsidRDefault="00522AE7" w:rsidP="0080100E"/>
        </w:tc>
        <w:tc>
          <w:tcPr>
            <w:tcW w:w="1930" w:type="dxa"/>
          </w:tcPr>
          <w:p w14:paraId="0FC8BBDE" w14:textId="77777777" w:rsidR="00522AE7" w:rsidRPr="00902E83" w:rsidRDefault="00522AE7" w:rsidP="0080100E"/>
        </w:tc>
        <w:tc>
          <w:tcPr>
            <w:tcW w:w="1372" w:type="dxa"/>
          </w:tcPr>
          <w:p w14:paraId="22DBDAEA" w14:textId="77777777" w:rsidR="00522AE7" w:rsidRPr="00902E83" w:rsidRDefault="00522AE7" w:rsidP="0080100E"/>
        </w:tc>
        <w:tc>
          <w:tcPr>
            <w:tcW w:w="1034" w:type="dxa"/>
          </w:tcPr>
          <w:p w14:paraId="6769FD60" w14:textId="77777777" w:rsidR="00522AE7" w:rsidRPr="00902E83" w:rsidRDefault="00522AE7" w:rsidP="0080100E"/>
        </w:tc>
      </w:tr>
    </w:tbl>
    <w:p w14:paraId="764CC898" w14:textId="77777777" w:rsidR="00E0178F" w:rsidRPr="00E0178F" w:rsidRDefault="00E0178F" w:rsidP="0080100E">
      <w:pPr>
        <w:rPr>
          <w:lang w:val="en-US"/>
        </w:rPr>
      </w:pPr>
    </w:p>
    <w:p w14:paraId="6C6B54A3" w14:textId="2B2C65AC" w:rsidR="007B0815" w:rsidRDefault="007B0815" w:rsidP="0080100E">
      <w:pPr>
        <w:pStyle w:val="Ttulo1"/>
      </w:pPr>
      <w:bookmarkStart w:id="41" w:name="_Toc41243261"/>
      <w:r w:rsidRPr="007B0815">
        <w:lastRenderedPageBreak/>
        <w:t>Modelagem do que será feito</w:t>
      </w:r>
      <w:bookmarkEnd w:id="41"/>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42" w:name="_Toc41243262"/>
      <w:r>
        <w:t>Contexto</w:t>
      </w:r>
      <w:bookmarkEnd w:id="42"/>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43" w:name="_Toc41243263"/>
      <w:r w:rsidRPr="008849DE">
        <w:t>O que é o contexto comportamental?</w:t>
      </w:r>
      <w:bookmarkEnd w:id="43"/>
    </w:p>
    <w:p w14:paraId="0276FF7C" w14:textId="414CDF9C" w:rsidR="008849DE" w:rsidRDefault="008849DE" w:rsidP="0080100E">
      <w:r>
        <w:t>Texto</w:t>
      </w:r>
    </w:p>
    <w:p w14:paraId="3D2B4D19" w14:textId="70E2407F" w:rsidR="008849DE" w:rsidRDefault="008849DE" w:rsidP="0080100E">
      <w:pPr>
        <w:pStyle w:val="Ttulo3"/>
      </w:pPr>
      <w:bookmarkStart w:id="44" w:name="_Toc41243264"/>
      <w:r w:rsidRPr="008849DE">
        <w:t>O que é o contexto ambiente?</w:t>
      </w:r>
      <w:bookmarkEnd w:id="44"/>
    </w:p>
    <w:p w14:paraId="03460FCB" w14:textId="6AD3A927" w:rsidR="008849DE" w:rsidRDefault="008849DE" w:rsidP="0080100E">
      <w:r>
        <w:t>Texto</w:t>
      </w:r>
    </w:p>
    <w:p w14:paraId="550D217F" w14:textId="35D5BAF6" w:rsidR="008849DE" w:rsidRDefault="008849DE" w:rsidP="0080100E">
      <w:pPr>
        <w:pStyle w:val="Ttulo3"/>
      </w:pPr>
      <w:bookmarkStart w:id="45" w:name="_Toc41243265"/>
      <w:r w:rsidRPr="008849DE">
        <w:t>Como será obtido os contextos?</w:t>
      </w:r>
      <w:bookmarkEnd w:id="45"/>
    </w:p>
    <w:p w14:paraId="4EE3FB46" w14:textId="1B2B9B1A" w:rsidR="008849DE" w:rsidRPr="008849DE" w:rsidRDefault="008849DE" w:rsidP="0080100E">
      <w:r>
        <w:t>Texto</w:t>
      </w:r>
    </w:p>
    <w:p w14:paraId="70035B21" w14:textId="2D85552C" w:rsidR="00EE5AC3" w:rsidRDefault="00EE5AC3" w:rsidP="0080100E">
      <w:pPr>
        <w:pStyle w:val="Ttulo2"/>
      </w:pPr>
      <w:bookmarkStart w:id="46" w:name="_Toc41243266"/>
      <w:r>
        <w:t>Arquitetura do sistema</w:t>
      </w:r>
      <w:bookmarkEnd w:id="46"/>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25"/>
          <w:headerReference w:type="first" r:id="rId26"/>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47" w:name="_Toc41243267"/>
      <w:r w:rsidRPr="006C1E7D">
        <w:lastRenderedPageBreak/>
        <w:t>CONCLUSÃO</w:t>
      </w:r>
      <w:bookmarkEnd w:id="47"/>
    </w:p>
    <w:p w14:paraId="47EB916B" w14:textId="6E7F5E72" w:rsidR="008F2AE9" w:rsidRDefault="00DF3A09" w:rsidP="0080100E">
      <w:r>
        <w:tab/>
      </w:r>
      <w:r w:rsidR="008F2AE9">
        <w:t>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obstaculização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PAGINAÇÃO: Segundo o livro do prof. Cléber Prodanov,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48" w:name="_Toc41243268"/>
      <w:r w:rsidRPr="00310EA6">
        <w:lastRenderedPageBreak/>
        <w:t>Referências Bibliográficas</w:t>
      </w:r>
      <w:bookmarkEnd w:id="48"/>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27"/>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64B75A" w14:textId="77777777" w:rsidR="00447776" w:rsidRDefault="00447776" w:rsidP="0080100E">
      <w:r>
        <w:separator/>
      </w:r>
    </w:p>
    <w:p w14:paraId="35DAD043" w14:textId="77777777" w:rsidR="00447776" w:rsidRDefault="00447776" w:rsidP="0080100E"/>
    <w:p w14:paraId="267468A4" w14:textId="77777777" w:rsidR="00447776" w:rsidRDefault="00447776" w:rsidP="0080100E"/>
    <w:p w14:paraId="5ADF2E4C" w14:textId="77777777" w:rsidR="00447776" w:rsidRDefault="00447776" w:rsidP="0080100E"/>
    <w:p w14:paraId="3F0007D4" w14:textId="77777777" w:rsidR="00447776" w:rsidRDefault="00447776" w:rsidP="0080100E"/>
    <w:p w14:paraId="7F393145" w14:textId="77777777" w:rsidR="00447776" w:rsidRDefault="00447776" w:rsidP="0080100E"/>
    <w:p w14:paraId="50241B6D" w14:textId="77777777" w:rsidR="00447776" w:rsidRDefault="00447776" w:rsidP="0080100E"/>
    <w:p w14:paraId="143D0C14" w14:textId="77777777" w:rsidR="00447776" w:rsidRDefault="00447776" w:rsidP="0080100E"/>
    <w:p w14:paraId="050508D3" w14:textId="77777777" w:rsidR="00447776" w:rsidRDefault="00447776" w:rsidP="0080100E"/>
    <w:p w14:paraId="2D304AEA" w14:textId="77777777" w:rsidR="00447776" w:rsidRDefault="00447776" w:rsidP="0080100E"/>
    <w:p w14:paraId="30B6B8B1" w14:textId="77777777" w:rsidR="00447776" w:rsidRDefault="00447776" w:rsidP="0080100E"/>
    <w:p w14:paraId="6CD8354A" w14:textId="77777777" w:rsidR="00447776" w:rsidRDefault="00447776" w:rsidP="0080100E"/>
    <w:p w14:paraId="3D8153AA" w14:textId="77777777" w:rsidR="00447776" w:rsidRDefault="00447776" w:rsidP="0080100E"/>
    <w:p w14:paraId="25737D4C" w14:textId="77777777" w:rsidR="00447776" w:rsidRDefault="00447776" w:rsidP="0080100E"/>
    <w:p w14:paraId="5A9A8C99" w14:textId="77777777" w:rsidR="00447776" w:rsidRDefault="00447776"/>
    <w:p w14:paraId="7610A810" w14:textId="77777777" w:rsidR="00447776" w:rsidRDefault="00447776" w:rsidP="009F310A"/>
    <w:p w14:paraId="780C6FE3" w14:textId="77777777" w:rsidR="00447776" w:rsidRDefault="00447776" w:rsidP="00152AD4"/>
  </w:endnote>
  <w:endnote w:type="continuationSeparator" w:id="0">
    <w:p w14:paraId="32AC395B" w14:textId="77777777" w:rsidR="00447776" w:rsidRDefault="00447776" w:rsidP="0080100E">
      <w:r>
        <w:continuationSeparator/>
      </w:r>
    </w:p>
    <w:p w14:paraId="1421369F" w14:textId="77777777" w:rsidR="00447776" w:rsidRDefault="00447776" w:rsidP="0080100E"/>
    <w:p w14:paraId="59392E14" w14:textId="77777777" w:rsidR="00447776" w:rsidRDefault="00447776" w:rsidP="0080100E"/>
    <w:p w14:paraId="01A99793" w14:textId="77777777" w:rsidR="00447776" w:rsidRDefault="00447776" w:rsidP="0080100E"/>
    <w:p w14:paraId="6228A1DD" w14:textId="77777777" w:rsidR="00447776" w:rsidRDefault="00447776" w:rsidP="0080100E"/>
    <w:p w14:paraId="4BD695B8" w14:textId="77777777" w:rsidR="00447776" w:rsidRDefault="00447776" w:rsidP="0080100E"/>
    <w:p w14:paraId="023A9182" w14:textId="77777777" w:rsidR="00447776" w:rsidRDefault="00447776" w:rsidP="0080100E"/>
    <w:p w14:paraId="1BECDDA7" w14:textId="77777777" w:rsidR="00447776" w:rsidRDefault="00447776" w:rsidP="0080100E"/>
    <w:p w14:paraId="690016B3" w14:textId="77777777" w:rsidR="00447776" w:rsidRDefault="00447776" w:rsidP="0080100E"/>
    <w:p w14:paraId="4373C95D" w14:textId="77777777" w:rsidR="00447776" w:rsidRDefault="00447776" w:rsidP="0080100E"/>
    <w:p w14:paraId="4C00C3AF" w14:textId="77777777" w:rsidR="00447776" w:rsidRDefault="00447776" w:rsidP="0080100E"/>
    <w:p w14:paraId="545FF4AD" w14:textId="77777777" w:rsidR="00447776" w:rsidRDefault="00447776" w:rsidP="0080100E"/>
    <w:p w14:paraId="003A8477" w14:textId="77777777" w:rsidR="00447776" w:rsidRDefault="00447776" w:rsidP="0080100E"/>
    <w:p w14:paraId="5FF8871F" w14:textId="77777777" w:rsidR="00447776" w:rsidRDefault="00447776" w:rsidP="0080100E"/>
    <w:p w14:paraId="5C648B73" w14:textId="77777777" w:rsidR="00447776" w:rsidRDefault="00447776"/>
    <w:p w14:paraId="1846A52E" w14:textId="77777777" w:rsidR="00447776" w:rsidRDefault="00447776" w:rsidP="009F310A"/>
    <w:p w14:paraId="693B867D" w14:textId="77777777" w:rsidR="00447776" w:rsidRDefault="00447776"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394B76" w14:textId="77777777" w:rsidR="00447776" w:rsidRDefault="00447776" w:rsidP="0080100E">
      <w:r>
        <w:separator/>
      </w:r>
    </w:p>
    <w:p w14:paraId="1F10CA1B" w14:textId="77777777" w:rsidR="00447776" w:rsidRDefault="00447776" w:rsidP="0080100E"/>
    <w:p w14:paraId="62263849" w14:textId="77777777" w:rsidR="00447776" w:rsidRDefault="00447776" w:rsidP="0080100E"/>
    <w:p w14:paraId="6F4A377C" w14:textId="77777777" w:rsidR="00447776" w:rsidRDefault="00447776" w:rsidP="0080100E"/>
    <w:p w14:paraId="0D3F90A1" w14:textId="77777777" w:rsidR="00447776" w:rsidRDefault="00447776" w:rsidP="0080100E"/>
    <w:p w14:paraId="5A9C1846" w14:textId="77777777" w:rsidR="00447776" w:rsidRDefault="00447776"/>
    <w:p w14:paraId="315C2094" w14:textId="77777777" w:rsidR="00447776" w:rsidRDefault="00447776" w:rsidP="009F310A"/>
    <w:p w14:paraId="365A9DDD" w14:textId="77777777" w:rsidR="00447776" w:rsidRDefault="00447776" w:rsidP="00152AD4"/>
  </w:footnote>
  <w:footnote w:type="continuationSeparator" w:id="0">
    <w:p w14:paraId="04A2CECA" w14:textId="77777777" w:rsidR="00447776" w:rsidRDefault="00447776" w:rsidP="0080100E">
      <w:r>
        <w:continuationSeparator/>
      </w:r>
    </w:p>
    <w:p w14:paraId="74E3DF44" w14:textId="77777777" w:rsidR="00447776" w:rsidRDefault="00447776" w:rsidP="0080100E"/>
    <w:p w14:paraId="64F92345" w14:textId="77777777" w:rsidR="00447776" w:rsidRDefault="00447776" w:rsidP="0080100E"/>
    <w:p w14:paraId="44CAF9BD" w14:textId="77777777" w:rsidR="00447776" w:rsidRDefault="00447776" w:rsidP="0080100E"/>
    <w:p w14:paraId="39DBA22D" w14:textId="77777777" w:rsidR="00447776" w:rsidRDefault="00447776" w:rsidP="0080100E"/>
    <w:p w14:paraId="39E95C02" w14:textId="77777777" w:rsidR="00447776" w:rsidRDefault="00447776" w:rsidP="0080100E"/>
    <w:p w14:paraId="487B9364" w14:textId="77777777" w:rsidR="00447776" w:rsidRDefault="00447776" w:rsidP="0080100E"/>
    <w:p w14:paraId="47D234ED" w14:textId="77777777" w:rsidR="00447776" w:rsidRDefault="00447776" w:rsidP="0080100E"/>
    <w:p w14:paraId="66453A84" w14:textId="77777777" w:rsidR="00447776" w:rsidRDefault="00447776" w:rsidP="0080100E"/>
    <w:p w14:paraId="08E2D2AB" w14:textId="77777777" w:rsidR="00447776" w:rsidRDefault="00447776" w:rsidP="0080100E"/>
    <w:p w14:paraId="00B88F24" w14:textId="77777777" w:rsidR="00447776" w:rsidRDefault="00447776" w:rsidP="0080100E"/>
    <w:p w14:paraId="43580137" w14:textId="77777777" w:rsidR="00447776" w:rsidRDefault="00447776" w:rsidP="0080100E"/>
    <w:p w14:paraId="22336A1C" w14:textId="77777777" w:rsidR="00447776" w:rsidRDefault="00447776" w:rsidP="0080100E"/>
    <w:p w14:paraId="297A6BEC" w14:textId="77777777" w:rsidR="00447776" w:rsidRDefault="00447776" w:rsidP="0080100E"/>
    <w:p w14:paraId="588AF59B" w14:textId="77777777" w:rsidR="00447776" w:rsidRDefault="00447776"/>
    <w:p w14:paraId="65FD0FFA" w14:textId="77777777" w:rsidR="00447776" w:rsidRDefault="00447776" w:rsidP="009F310A"/>
    <w:p w14:paraId="385ACD67" w14:textId="77777777" w:rsidR="00447776" w:rsidRDefault="00447776"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A170A0" w:rsidRDefault="00A170A0" w:rsidP="0080100E">
    <w:r>
      <w:fldChar w:fldCharType="begin"/>
    </w:r>
    <w:r>
      <w:instrText xml:space="preserve">PAGE  </w:instrText>
    </w:r>
    <w:r>
      <w:fldChar w:fldCharType="separate"/>
    </w:r>
    <w:r>
      <w:rPr>
        <w:noProof/>
      </w:rPr>
      <w:t>24</w:t>
    </w:r>
    <w:r>
      <w:fldChar w:fldCharType="end"/>
    </w:r>
  </w:p>
  <w:p w14:paraId="3D42A6EB" w14:textId="77777777" w:rsidR="00A170A0" w:rsidRDefault="00A170A0"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A170A0" w:rsidRDefault="00A170A0"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A170A0" w:rsidRDefault="00A170A0" w:rsidP="0080100E">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A170A0" w:rsidRDefault="00A170A0"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A170A0" w:rsidRDefault="00A170A0"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3FB5504D"/>
    <w:multiLevelType w:val="hybridMultilevel"/>
    <w:tmpl w:val="BE9621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5"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EFA19E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3"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6"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7"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2"/>
  </w:num>
  <w:num w:numId="2">
    <w:abstractNumId w:val="28"/>
  </w:num>
  <w:num w:numId="3">
    <w:abstractNumId w:val="1"/>
  </w:num>
  <w:num w:numId="4">
    <w:abstractNumId w:val="21"/>
  </w:num>
  <w:num w:numId="5">
    <w:abstractNumId w:val="25"/>
  </w:num>
  <w:num w:numId="6">
    <w:abstractNumId w:val="24"/>
  </w:num>
  <w:num w:numId="7">
    <w:abstractNumId w:val="23"/>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6"/>
  </w:num>
  <w:num w:numId="14">
    <w:abstractNumId w:val="11"/>
  </w:num>
  <w:num w:numId="15">
    <w:abstractNumId w:val="17"/>
  </w:num>
  <w:num w:numId="16">
    <w:abstractNumId w:val="26"/>
  </w:num>
  <w:num w:numId="17">
    <w:abstractNumId w:val="26"/>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3"/>
  </w:num>
  <w:num w:numId="27">
    <w:abstractNumId w:val="14"/>
  </w:num>
  <w:num w:numId="28">
    <w:abstractNumId w:val="3"/>
  </w:num>
  <w:num w:numId="29">
    <w:abstractNumId w:val="19"/>
  </w:num>
  <w:num w:numId="30">
    <w:abstractNumId w:val="6"/>
  </w:num>
  <w:num w:numId="31">
    <w:abstractNumId w:val="10"/>
  </w:num>
  <w:num w:numId="32">
    <w:abstractNumId w:val="4"/>
  </w:num>
  <w:num w:numId="33">
    <w:abstractNumId w:val="20"/>
  </w:num>
  <w:num w:numId="34">
    <w:abstractNumId w:val="15"/>
  </w:num>
  <w:num w:numId="35">
    <w:abstractNumId w:val="12"/>
  </w:num>
  <w:num w:numId="3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6881"/>
    <w:rsid w:val="000069A5"/>
    <w:rsid w:val="00007E27"/>
    <w:rsid w:val="0001141D"/>
    <w:rsid w:val="000118EE"/>
    <w:rsid w:val="00011D1C"/>
    <w:rsid w:val="00016710"/>
    <w:rsid w:val="00033685"/>
    <w:rsid w:val="00033EB9"/>
    <w:rsid w:val="000343BB"/>
    <w:rsid w:val="00035600"/>
    <w:rsid w:val="00036CF5"/>
    <w:rsid w:val="00037480"/>
    <w:rsid w:val="00042ABD"/>
    <w:rsid w:val="00046157"/>
    <w:rsid w:val="000500A2"/>
    <w:rsid w:val="0005036F"/>
    <w:rsid w:val="000511B3"/>
    <w:rsid w:val="00051A51"/>
    <w:rsid w:val="00052712"/>
    <w:rsid w:val="00054150"/>
    <w:rsid w:val="0005610C"/>
    <w:rsid w:val="00056B33"/>
    <w:rsid w:val="000662E4"/>
    <w:rsid w:val="00067F07"/>
    <w:rsid w:val="000700DE"/>
    <w:rsid w:val="000823A9"/>
    <w:rsid w:val="00084447"/>
    <w:rsid w:val="0008752E"/>
    <w:rsid w:val="000916FC"/>
    <w:rsid w:val="0009495C"/>
    <w:rsid w:val="000964B3"/>
    <w:rsid w:val="000A06F5"/>
    <w:rsid w:val="000A0DD2"/>
    <w:rsid w:val="000A15E3"/>
    <w:rsid w:val="000A1A0E"/>
    <w:rsid w:val="000A31CF"/>
    <w:rsid w:val="000A3B00"/>
    <w:rsid w:val="000A6503"/>
    <w:rsid w:val="000B7BD9"/>
    <w:rsid w:val="000C049F"/>
    <w:rsid w:val="000C396C"/>
    <w:rsid w:val="000C4C09"/>
    <w:rsid w:val="000C619D"/>
    <w:rsid w:val="000D1CE9"/>
    <w:rsid w:val="000D4B14"/>
    <w:rsid w:val="000E08FD"/>
    <w:rsid w:val="000E38E4"/>
    <w:rsid w:val="000E7C35"/>
    <w:rsid w:val="000F2A3F"/>
    <w:rsid w:val="000F2CA3"/>
    <w:rsid w:val="000F39E5"/>
    <w:rsid w:val="000F3B13"/>
    <w:rsid w:val="000F4E17"/>
    <w:rsid w:val="000F5554"/>
    <w:rsid w:val="00100335"/>
    <w:rsid w:val="00101A83"/>
    <w:rsid w:val="00103B48"/>
    <w:rsid w:val="00107802"/>
    <w:rsid w:val="001114F6"/>
    <w:rsid w:val="0011263A"/>
    <w:rsid w:val="00116CCF"/>
    <w:rsid w:val="00123D2C"/>
    <w:rsid w:val="00127E72"/>
    <w:rsid w:val="00130BE8"/>
    <w:rsid w:val="00131701"/>
    <w:rsid w:val="00133319"/>
    <w:rsid w:val="00136476"/>
    <w:rsid w:val="0013729B"/>
    <w:rsid w:val="00144E83"/>
    <w:rsid w:val="00152AD4"/>
    <w:rsid w:val="001542D6"/>
    <w:rsid w:val="00171833"/>
    <w:rsid w:val="00184CE5"/>
    <w:rsid w:val="00187032"/>
    <w:rsid w:val="00192084"/>
    <w:rsid w:val="00192101"/>
    <w:rsid w:val="00194BAB"/>
    <w:rsid w:val="001956E6"/>
    <w:rsid w:val="0019741D"/>
    <w:rsid w:val="001A0156"/>
    <w:rsid w:val="001B337E"/>
    <w:rsid w:val="001C3DD0"/>
    <w:rsid w:val="001D208F"/>
    <w:rsid w:val="001D5A80"/>
    <w:rsid w:val="001E0A1A"/>
    <w:rsid w:val="001E1F73"/>
    <w:rsid w:val="001E5816"/>
    <w:rsid w:val="001F2A84"/>
    <w:rsid w:val="001F5A21"/>
    <w:rsid w:val="00201E61"/>
    <w:rsid w:val="0020708D"/>
    <w:rsid w:val="00215DF2"/>
    <w:rsid w:val="00222E9F"/>
    <w:rsid w:val="0023127B"/>
    <w:rsid w:val="002337EE"/>
    <w:rsid w:val="00243404"/>
    <w:rsid w:val="00244116"/>
    <w:rsid w:val="00246436"/>
    <w:rsid w:val="00251C08"/>
    <w:rsid w:val="00251E4B"/>
    <w:rsid w:val="002522D8"/>
    <w:rsid w:val="0025512A"/>
    <w:rsid w:val="00257F87"/>
    <w:rsid w:val="00261EE2"/>
    <w:rsid w:val="00263DDD"/>
    <w:rsid w:val="0026450D"/>
    <w:rsid w:val="002645B0"/>
    <w:rsid w:val="00265538"/>
    <w:rsid w:val="002657F3"/>
    <w:rsid w:val="002736FC"/>
    <w:rsid w:val="00275D20"/>
    <w:rsid w:val="0028169A"/>
    <w:rsid w:val="00285410"/>
    <w:rsid w:val="0029277B"/>
    <w:rsid w:val="002A0697"/>
    <w:rsid w:val="002A164E"/>
    <w:rsid w:val="002A1C5F"/>
    <w:rsid w:val="002B021F"/>
    <w:rsid w:val="002B6979"/>
    <w:rsid w:val="002B6B6F"/>
    <w:rsid w:val="002D0E01"/>
    <w:rsid w:val="002D545F"/>
    <w:rsid w:val="002E16AD"/>
    <w:rsid w:val="002E2086"/>
    <w:rsid w:val="002E41D8"/>
    <w:rsid w:val="002F0607"/>
    <w:rsid w:val="002F37B9"/>
    <w:rsid w:val="002F4358"/>
    <w:rsid w:val="002F50CD"/>
    <w:rsid w:val="002F6BE8"/>
    <w:rsid w:val="002F7588"/>
    <w:rsid w:val="003012AF"/>
    <w:rsid w:val="00301B22"/>
    <w:rsid w:val="00302815"/>
    <w:rsid w:val="00302ACD"/>
    <w:rsid w:val="003074EF"/>
    <w:rsid w:val="00307B26"/>
    <w:rsid w:val="00307F38"/>
    <w:rsid w:val="00310DD6"/>
    <w:rsid w:val="00310EA6"/>
    <w:rsid w:val="00310F84"/>
    <w:rsid w:val="00313722"/>
    <w:rsid w:val="003154C6"/>
    <w:rsid w:val="003154CF"/>
    <w:rsid w:val="003264E0"/>
    <w:rsid w:val="0033142C"/>
    <w:rsid w:val="00331C3E"/>
    <w:rsid w:val="003409B7"/>
    <w:rsid w:val="0034169E"/>
    <w:rsid w:val="003428BA"/>
    <w:rsid w:val="00342AAD"/>
    <w:rsid w:val="00343FE4"/>
    <w:rsid w:val="003452B1"/>
    <w:rsid w:val="0034606C"/>
    <w:rsid w:val="00352AFF"/>
    <w:rsid w:val="00354103"/>
    <w:rsid w:val="003564E6"/>
    <w:rsid w:val="00360AD6"/>
    <w:rsid w:val="00362D8A"/>
    <w:rsid w:val="00363B83"/>
    <w:rsid w:val="003679F5"/>
    <w:rsid w:val="003771D9"/>
    <w:rsid w:val="003771F4"/>
    <w:rsid w:val="00377BBD"/>
    <w:rsid w:val="00381EE6"/>
    <w:rsid w:val="00383060"/>
    <w:rsid w:val="00390005"/>
    <w:rsid w:val="003929EF"/>
    <w:rsid w:val="00394FEB"/>
    <w:rsid w:val="00396453"/>
    <w:rsid w:val="003975B9"/>
    <w:rsid w:val="003A2A21"/>
    <w:rsid w:val="003A5B9F"/>
    <w:rsid w:val="003A6D15"/>
    <w:rsid w:val="003B0444"/>
    <w:rsid w:val="003B1F3F"/>
    <w:rsid w:val="003B2512"/>
    <w:rsid w:val="003B370A"/>
    <w:rsid w:val="003B56C3"/>
    <w:rsid w:val="003B78E9"/>
    <w:rsid w:val="003C1616"/>
    <w:rsid w:val="003C49D3"/>
    <w:rsid w:val="003C5B9A"/>
    <w:rsid w:val="003C6629"/>
    <w:rsid w:val="003D4992"/>
    <w:rsid w:val="003D50AF"/>
    <w:rsid w:val="003D5985"/>
    <w:rsid w:val="003F25FB"/>
    <w:rsid w:val="003F4DAB"/>
    <w:rsid w:val="0040163B"/>
    <w:rsid w:val="004019D4"/>
    <w:rsid w:val="004032F8"/>
    <w:rsid w:val="00404658"/>
    <w:rsid w:val="00412F59"/>
    <w:rsid w:val="00413F67"/>
    <w:rsid w:val="00414DB8"/>
    <w:rsid w:val="00420799"/>
    <w:rsid w:val="00420B24"/>
    <w:rsid w:val="00426FA3"/>
    <w:rsid w:val="0043113F"/>
    <w:rsid w:val="00431A87"/>
    <w:rsid w:val="0043256B"/>
    <w:rsid w:val="00432821"/>
    <w:rsid w:val="0043349A"/>
    <w:rsid w:val="004367EC"/>
    <w:rsid w:val="0044472D"/>
    <w:rsid w:val="0044657D"/>
    <w:rsid w:val="004476D1"/>
    <w:rsid w:val="00447776"/>
    <w:rsid w:val="00450B70"/>
    <w:rsid w:val="00451818"/>
    <w:rsid w:val="00452894"/>
    <w:rsid w:val="00453659"/>
    <w:rsid w:val="0046022D"/>
    <w:rsid w:val="004625D3"/>
    <w:rsid w:val="00463D3C"/>
    <w:rsid w:val="00467164"/>
    <w:rsid w:val="00470688"/>
    <w:rsid w:val="00471239"/>
    <w:rsid w:val="0047251D"/>
    <w:rsid w:val="00473AC1"/>
    <w:rsid w:val="00483F8C"/>
    <w:rsid w:val="0048499C"/>
    <w:rsid w:val="004874B9"/>
    <w:rsid w:val="0049181D"/>
    <w:rsid w:val="00494183"/>
    <w:rsid w:val="004A03D3"/>
    <w:rsid w:val="004A14AF"/>
    <w:rsid w:val="004A223B"/>
    <w:rsid w:val="004A3A38"/>
    <w:rsid w:val="004A3C17"/>
    <w:rsid w:val="004A66A0"/>
    <w:rsid w:val="004B0490"/>
    <w:rsid w:val="004B10AD"/>
    <w:rsid w:val="004B21BF"/>
    <w:rsid w:val="004B4715"/>
    <w:rsid w:val="004C6DA1"/>
    <w:rsid w:val="004D623B"/>
    <w:rsid w:val="004D6C00"/>
    <w:rsid w:val="004D7879"/>
    <w:rsid w:val="004E0B1F"/>
    <w:rsid w:val="004E0DF9"/>
    <w:rsid w:val="004E28B1"/>
    <w:rsid w:val="004E2D96"/>
    <w:rsid w:val="004F05A8"/>
    <w:rsid w:val="004F16E0"/>
    <w:rsid w:val="004F1C5F"/>
    <w:rsid w:val="004F2D0D"/>
    <w:rsid w:val="004F3217"/>
    <w:rsid w:val="004F4328"/>
    <w:rsid w:val="004F4DEE"/>
    <w:rsid w:val="004F53D4"/>
    <w:rsid w:val="004F5590"/>
    <w:rsid w:val="004F592F"/>
    <w:rsid w:val="00500E06"/>
    <w:rsid w:val="00511080"/>
    <w:rsid w:val="005128F2"/>
    <w:rsid w:val="0052001A"/>
    <w:rsid w:val="005219AA"/>
    <w:rsid w:val="005229A4"/>
    <w:rsid w:val="00522AE7"/>
    <w:rsid w:val="00527A15"/>
    <w:rsid w:val="00530530"/>
    <w:rsid w:val="00531803"/>
    <w:rsid w:val="00533066"/>
    <w:rsid w:val="00541256"/>
    <w:rsid w:val="00543968"/>
    <w:rsid w:val="005479E6"/>
    <w:rsid w:val="00550292"/>
    <w:rsid w:val="00552E1D"/>
    <w:rsid w:val="00553726"/>
    <w:rsid w:val="00553FFB"/>
    <w:rsid w:val="0055608C"/>
    <w:rsid w:val="00557A04"/>
    <w:rsid w:val="005610E7"/>
    <w:rsid w:val="005614A6"/>
    <w:rsid w:val="005661E6"/>
    <w:rsid w:val="00572A54"/>
    <w:rsid w:val="00575552"/>
    <w:rsid w:val="00575907"/>
    <w:rsid w:val="00576788"/>
    <w:rsid w:val="00577C81"/>
    <w:rsid w:val="0058348C"/>
    <w:rsid w:val="00584E18"/>
    <w:rsid w:val="00585B9A"/>
    <w:rsid w:val="005933D7"/>
    <w:rsid w:val="005936F1"/>
    <w:rsid w:val="005973E9"/>
    <w:rsid w:val="005A316E"/>
    <w:rsid w:val="005A4548"/>
    <w:rsid w:val="005B53F2"/>
    <w:rsid w:val="005B79CC"/>
    <w:rsid w:val="005C1336"/>
    <w:rsid w:val="005C34DA"/>
    <w:rsid w:val="005C3E4D"/>
    <w:rsid w:val="005D0600"/>
    <w:rsid w:val="005D20DD"/>
    <w:rsid w:val="005D2FC9"/>
    <w:rsid w:val="005E6C22"/>
    <w:rsid w:val="005E7DF5"/>
    <w:rsid w:val="005F01D8"/>
    <w:rsid w:val="005F30CE"/>
    <w:rsid w:val="005F599E"/>
    <w:rsid w:val="00602A14"/>
    <w:rsid w:val="00602D3F"/>
    <w:rsid w:val="0060678B"/>
    <w:rsid w:val="00610EB3"/>
    <w:rsid w:val="00611DE3"/>
    <w:rsid w:val="00615D0C"/>
    <w:rsid w:val="00617B67"/>
    <w:rsid w:val="00627653"/>
    <w:rsid w:val="006305F5"/>
    <w:rsid w:val="00630915"/>
    <w:rsid w:val="00632F3D"/>
    <w:rsid w:val="00633DE8"/>
    <w:rsid w:val="0063452F"/>
    <w:rsid w:val="00640DD5"/>
    <w:rsid w:val="00641606"/>
    <w:rsid w:val="00642311"/>
    <w:rsid w:val="00644FDA"/>
    <w:rsid w:val="00647119"/>
    <w:rsid w:val="0064773D"/>
    <w:rsid w:val="00651BBC"/>
    <w:rsid w:val="006576A8"/>
    <w:rsid w:val="00657E21"/>
    <w:rsid w:val="00663483"/>
    <w:rsid w:val="00665172"/>
    <w:rsid w:val="006676C9"/>
    <w:rsid w:val="00672494"/>
    <w:rsid w:val="00674014"/>
    <w:rsid w:val="006830A6"/>
    <w:rsid w:val="00683B1D"/>
    <w:rsid w:val="006874EC"/>
    <w:rsid w:val="0069553D"/>
    <w:rsid w:val="006972EE"/>
    <w:rsid w:val="006A1A40"/>
    <w:rsid w:val="006A1C24"/>
    <w:rsid w:val="006A2B7F"/>
    <w:rsid w:val="006A7090"/>
    <w:rsid w:val="006B3EA4"/>
    <w:rsid w:val="006B5491"/>
    <w:rsid w:val="006C1A46"/>
    <w:rsid w:val="006C1E7D"/>
    <w:rsid w:val="006D2ECB"/>
    <w:rsid w:val="006D6DF0"/>
    <w:rsid w:val="006E2282"/>
    <w:rsid w:val="006E7394"/>
    <w:rsid w:val="006F06CA"/>
    <w:rsid w:val="006F2D29"/>
    <w:rsid w:val="006F3A5A"/>
    <w:rsid w:val="006F4F2D"/>
    <w:rsid w:val="006F6060"/>
    <w:rsid w:val="00707ADA"/>
    <w:rsid w:val="00710DB0"/>
    <w:rsid w:val="0071123B"/>
    <w:rsid w:val="00720ABD"/>
    <w:rsid w:val="007242D1"/>
    <w:rsid w:val="007253CE"/>
    <w:rsid w:val="007270CB"/>
    <w:rsid w:val="007276E0"/>
    <w:rsid w:val="00727BAA"/>
    <w:rsid w:val="00731415"/>
    <w:rsid w:val="007345C8"/>
    <w:rsid w:val="007377CD"/>
    <w:rsid w:val="007407A2"/>
    <w:rsid w:val="00747560"/>
    <w:rsid w:val="0074777A"/>
    <w:rsid w:val="00747EC9"/>
    <w:rsid w:val="0076041C"/>
    <w:rsid w:val="00762CF2"/>
    <w:rsid w:val="00765824"/>
    <w:rsid w:val="00766FBB"/>
    <w:rsid w:val="0077029A"/>
    <w:rsid w:val="00771358"/>
    <w:rsid w:val="00772889"/>
    <w:rsid w:val="007734E7"/>
    <w:rsid w:val="00773513"/>
    <w:rsid w:val="00777E32"/>
    <w:rsid w:val="007815D6"/>
    <w:rsid w:val="00783075"/>
    <w:rsid w:val="00785205"/>
    <w:rsid w:val="007858EB"/>
    <w:rsid w:val="00786D8A"/>
    <w:rsid w:val="00787AEE"/>
    <w:rsid w:val="007901B6"/>
    <w:rsid w:val="007906CB"/>
    <w:rsid w:val="007A4CD8"/>
    <w:rsid w:val="007B03FF"/>
    <w:rsid w:val="007B0815"/>
    <w:rsid w:val="007B13A8"/>
    <w:rsid w:val="007B26E0"/>
    <w:rsid w:val="007B3596"/>
    <w:rsid w:val="007B506E"/>
    <w:rsid w:val="007B7343"/>
    <w:rsid w:val="007C4305"/>
    <w:rsid w:val="007C4395"/>
    <w:rsid w:val="007C62DC"/>
    <w:rsid w:val="007D1C54"/>
    <w:rsid w:val="007D34A5"/>
    <w:rsid w:val="007D49DC"/>
    <w:rsid w:val="007E0D5C"/>
    <w:rsid w:val="007E340A"/>
    <w:rsid w:val="007E41DF"/>
    <w:rsid w:val="007E487B"/>
    <w:rsid w:val="007E551A"/>
    <w:rsid w:val="007E7BCB"/>
    <w:rsid w:val="007F00BA"/>
    <w:rsid w:val="007F09C5"/>
    <w:rsid w:val="007F43C8"/>
    <w:rsid w:val="007F46EA"/>
    <w:rsid w:val="007F490C"/>
    <w:rsid w:val="007F6D4A"/>
    <w:rsid w:val="007F7281"/>
    <w:rsid w:val="0080100E"/>
    <w:rsid w:val="00804238"/>
    <w:rsid w:val="00804534"/>
    <w:rsid w:val="00806E2F"/>
    <w:rsid w:val="0081731F"/>
    <w:rsid w:val="00826009"/>
    <w:rsid w:val="0082677E"/>
    <w:rsid w:val="00830086"/>
    <w:rsid w:val="0083110C"/>
    <w:rsid w:val="0084499B"/>
    <w:rsid w:val="00845A26"/>
    <w:rsid w:val="008505E1"/>
    <w:rsid w:val="00851319"/>
    <w:rsid w:val="00851B82"/>
    <w:rsid w:val="00851C62"/>
    <w:rsid w:val="0085482E"/>
    <w:rsid w:val="0085540B"/>
    <w:rsid w:val="008577C2"/>
    <w:rsid w:val="008615C7"/>
    <w:rsid w:val="00862324"/>
    <w:rsid w:val="00863250"/>
    <w:rsid w:val="008647B7"/>
    <w:rsid w:val="00870D6F"/>
    <w:rsid w:val="008720F9"/>
    <w:rsid w:val="008740F6"/>
    <w:rsid w:val="0087722D"/>
    <w:rsid w:val="0087774B"/>
    <w:rsid w:val="00880221"/>
    <w:rsid w:val="0088087B"/>
    <w:rsid w:val="00882366"/>
    <w:rsid w:val="0088291D"/>
    <w:rsid w:val="00883021"/>
    <w:rsid w:val="008849DE"/>
    <w:rsid w:val="00886E29"/>
    <w:rsid w:val="00887424"/>
    <w:rsid w:val="0089397A"/>
    <w:rsid w:val="00893D00"/>
    <w:rsid w:val="008977E3"/>
    <w:rsid w:val="008A4CC4"/>
    <w:rsid w:val="008A51F8"/>
    <w:rsid w:val="008B148C"/>
    <w:rsid w:val="008B2679"/>
    <w:rsid w:val="008B3CC4"/>
    <w:rsid w:val="008B49B9"/>
    <w:rsid w:val="008B7AED"/>
    <w:rsid w:val="008C355D"/>
    <w:rsid w:val="008D0926"/>
    <w:rsid w:val="008D2152"/>
    <w:rsid w:val="008D2D70"/>
    <w:rsid w:val="008D579B"/>
    <w:rsid w:val="008E2997"/>
    <w:rsid w:val="008E31B6"/>
    <w:rsid w:val="008E3AAF"/>
    <w:rsid w:val="008E4BA5"/>
    <w:rsid w:val="008F2AE9"/>
    <w:rsid w:val="008F318A"/>
    <w:rsid w:val="008F39AA"/>
    <w:rsid w:val="008F7307"/>
    <w:rsid w:val="00900127"/>
    <w:rsid w:val="009024E7"/>
    <w:rsid w:val="00902E83"/>
    <w:rsid w:val="00903B55"/>
    <w:rsid w:val="00913C91"/>
    <w:rsid w:val="00915CC6"/>
    <w:rsid w:val="009165C2"/>
    <w:rsid w:val="00917C1D"/>
    <w:rsid w:val="0092224F"/>
    <w:rsid w:val="0092303F"/>
    <w:rsid w:val="00923662"/>
    <w:rsid w:val="009255A0"/>
    <w:rsid w:val="0093038A"/>
    <w:rsid w:val="00933820"/>
    <w:rsid w:val="00936FA8"/>
    <w:rsid w:val="00940A5D"/>
    <w:rsid w:val="00942A3B"/>
    <w:rsid w:val="0094466A"/>
    <w:rsid w:val="00947D5D"/>
    <w:rsid w:val="0095228D"/>
    <w:rsid w:val="00953828"/>
    <w:rsid w:val="009634F0"/>
    <w:rsid w:val="00963EBC"/>
    <w:rsid w:val="0097052D"/>
    <w:rsid w:val="00971385"/>
    <w:rsid w:val="009749D2"/>
    <w:rsid w:val="009751B6"/>
    <w:rsid w:val="0097624C"/>
    <w:rsid w:val="00977D20"/>
    <w:rsid w:val="00992898"/>
    <w:rsid w:val="009933CD"/>
    <w:rsid w:val="009952AB"/>
    <w:rsid w:val="00996911"/>
    <w:rsid w:val="009972B4"/>
    <w:rsid w:val="009A3E26"/>
    <w:rsid w:val="009C0BCD"/>
    <w:rsid w:val="009C1497"/>
    <w:rsid w:val="009D0E14"/>
    <w:rsid w:val="009D1033"/>
    <w:rsid w:val="009D157F"/>
    <w:rsid w:val="009D23B5"/>
    <w:rsid w:val="009E1FD9"/>
    <w:rsid w:val="009E399F"/>
    <w:rsid w:val="009E4432"/>
    <w:rsid w:val="009F1954"/>
    <w:rsid w:val="009F310A"/>
    <w:rsid w:val="009F77DC"/>
    <w:rsid w:val="009F7EBE"/>
    <w:rsid w:val="00A024EB"/>
    <w:rsid w:val="00A03745"/>
    <w:rsid w:val="00A0703B"/>
    <w:rsid w:val="00A07CC5"/>
    <w:rsid w:val="00A10DA2"/>
    <w:rsid w:val="00A10EB3"/>
    <w:rsid w:val="00A12ACF"/>
    <w:rsid w:val="00A13CDC"/>
    <w:rsid w:val="00A16038"/>
    <w:rsid w:val="00A170A0"/>
    <w:rsid w:val="00A17F3D"/>
    <w:rsid w:val="00A2132C"/>
    <w:rsid w:val="00A21487"/>
    <w:rsid w:val="00A3194D"/>
    <w:rsid w:val="00A3415D"/>
    <w:rsid w:val="00A34872"/>
    <w:rsid w:val="00A34E19"/>
    <w:rsid w:val="00A36DB8"/>
    <w:rsid w:val="00A378FC"/>
    <w:rsid w:val="00A42191"/>
    <w:rsid w:val="00A42809"/>
    <w:rsid w:val="00A45150"/>
    <w:rsid w:val="00A478F0"/>
    <w:rsid w:val="00A51BB4"/>
    <w:rsid w:val="00A5346C"/>
    <w:rsid w:val="00A5403F"/>
    <w:rsid w:val="00A57F18"/>
    <w:rsid w:val="00A60E8F"/>
    <w:rsid w:val="00A6577E"/>
    <w:rsid w:val="00A67440"/>
    <w:rsid w:val="00A71AED"/>
    <w:rsid w:val="00A7308A"/>
    <w:rsid w:val="00A73F81"/>
    <w:rsid w:val="00A76368"/>
    <w:rsid w:val="00A823A7"/>
    <w:rsid w:val="00A850AA"/>
    <w:rsid w:val="00A95940"/>
    <w:rsid w:val="00A9704B"/>
    <w:rsid w:val="00AA255F"/>
    <w:rsid w:val="00AA3382"/>
    <w:rsid w:val="00AA4553"/>
    <w:rsid w:val="00AB2F1B"/>
    <w:rsid w:val="00AB46A8"/>
    <w:rsid w:val="00AB5053"/>
    <w:rsid w:val="00AC5E67"/>
    <w:rsid w:val="00AD0675"/>
    <w:rsid w:val="00AD5487"/>
    <w:rsid w:val="00AE6B7A"/>
    <w:rsid w:val="00AF789C"/>
    <w:rsid w:val="00B0079B"/>
    <w:rsid w:val="00B031DB"/>
    <w:rsid w:val="00B043C6"/>
    <w:rsid w:val="00B07096"/>
    <w:rsid w:val="00B12459"/>
    <w:rsid w:val="00B15B79"/>
    <w:rsid w:val="00B16CAE"/>
    <w:rsid w:val="00B234FD"/>
    <w:rsid w:val="00B27ABA"/>
    <w:rsid w:val="00B27BAB"/>
    <w:rsid w:val="00B313DC"/>
    <w:rsid w:val="00B3145F"/>
    <w:rsid w:val="00B34139"/>
    <w:rsid w:val="00B352F0"/>
    <w:rsid w:val="00B35EFA"/>
    <w:rsid w:val="00B42753"/>
    <w:rsid w:val="00B4354F"/>
    <w:rsid w:val="00B4787B"/>
    <w:rsid w:val="00B50493"/>
    <w:rsid w:val="00B550D4"/>
    <w:rsid w:val="00B550F0"/>
    <w:rsid w:val="00B56E67"/>
    <w:rsid w:val="00B61099"/>
    <w:rsid w:val="00B6183F"/>
    <w:rsid w:val="00B619E5"/>
    <w:rsid w:val="00B67885"/>
    <w:rsid w:val="00B7418F"/>
    <w:rsid w:val="00B801D4"/>
    <w:rsid w:val="00B80680"/>
    <w:rsid w:val="00B80689"/>
    <w:rsid w:val="00B80B8D"/>
    <w:rsid w:val="00B825A2"/>
    <w:rsid w:val="00B87B98"/>
    <w:rsid w:val="00B92953"/>
    <w:rsid w:val="00B9416A"/>
    <w:rsid w:val="00BA1B75"/>
    <w:rsid w:val="00BA1D11"/>
    <w:rsid w:val="00BA467C"/>
    <w:rsid w:val="00BA5F0F"/>
    <w:rsid w:val="00BB2B89"/>
    <w:rsid w:val="00BB5FC0"/>
    <w:rsid w:val="00BC0A63"/>
    <w:rsid w:val="00BC6207"/>
    <w:rsid w:val="00BC7991"/>
    <w:rsid w:val="00BD0ECD"/>
    <w:rsid w:val="00BD24BF"/>
    <w:rsid w:val="00BD3743"/>
    <w:rsid w:val="00BD3865"/>
    <w:rsid w:val="00BD4D67"/>
    <w:rsid w:val="00BD6401"/>
    <w:rsid w:val="00BF6C6D"/>
    <w:rsid w:val="00C117EB"/>
    <w:rsid w:val="00C172FF"/>
    <w:rsid w:val="00C17E2C"/>
    <w:rsid w:val="00C23C70"/>
    <w:rsid w:val="00C24151"/>
    <w:rsid w:val="00C33B87"/>
    <w:rsid w:val="00C34F8D"/>
    <w:rsid w:val="00C3617C"/>
    <w:rsid w:val="00C4033A"/>
    <w:rsid w:val="00C4036E"/>
    <w:rsid w:val="00C415DA"/>
    <w:rsid w:val="00C42379"/>
    <w:rsid w:val="00C44F0E"/>
    <w:rsid w:val="00C4780B"/>
    <w:rsid w:val="00C527D0"/>
    <w:rsid w:val="00C53548"/>
    <w:rsid w:val="00C536D7"/>
    <w:rsid w:val="00C62180"/>
    <w:rsid w:val="00C629BC"/>
    <w:rsid w:val="00C648F5"/>
    <w:rsid w:val="00C71C42"/>
    <w:rsid w:val="00C73BA0"/>
    <w:rsid w:val="00C73ED4"/>
    <w:rsid w:val="00C7667F"/>
    <w:rsid w:val="00C766F3"/>
    <w:rsid w:val="00C777DD"/>
    <w:rsid w:val="00C82AC5"/>
    <w:rsid w:val="00C91C54"/>
    <w:rsid w:val="00CA076D"/>
    <w:rsid w:val="00CA0DDE"/>
    <w:rsid w:val="00CB3CF6"/>
    <w:rsid w:val="00CC1EEA"/>
    <w:rsid w:val="00CC24CC"/>
    <w:rsid w:val="00CC7714"/>
    <w:rsid w:val="00CD14A3"/>
    <w:rsid w:val="00CD37D3"/>
    <w:rsid w:val="00CD5882"/>
    <w:rsid w:val="00CD6D0B"/>
    <w:rsid w:val="00CF105C"/>
    <w:rsid w:val="00CF754B"/>
    <w:rsid w:val="00D021DA"/>
    <w:rsid w:val="00D04942"/>
    <w:rsid w:val="00D062FB"/>
    <w:rsid w:val="00D064C6"/>
    <w:rsid w:val="00D07ACB"/>
    <w:rsid w:val="00D1788F"/>
    <w:rsid w:val="00D17DE2"/>
    <w:rsid w:val="00D20855"/>
    <w:rsid w:val="00D224A1"/>
    <w:rsid w:val="00D23FF7"/>
    <w:rsid w:val="00D245EB"/>
    <w:rsid w:val="00D25F14"/>
    <w:rsid w:val="00D31F75"/>
    <w:rsid w:val="00D34F72"/>
    <w:rsid w:val="00D368D9"/>
    <w:rsid w:val="00D3691D"/>
    <w:rsid w:val="00D36E46"/>
    <w:rsid w:val="00D37417"/>
    <w:rsid w:val="00D375F7"/>
    <w:rsid w:val="00D46084"/>
    <w:rsid w:val="00D471E6"/>
    <w:rsid w:val="00D50112"/>
    <w:rsid w:val="00D504D7"/>
    <w:rsid w:val="00D55DBD"/>
    <w:rsid w:val="00D57D84"/>
    <w:rsid w:val="00D735AB"/>
    <w:rsid w:val="00D76AAD"/>
    <w:rsid w:val="00D779C5"/>
    <w:rsid w:val="00D80A53"/>
    <w:rsid w:val="00D859A3"/>
    <w:rsid w:val="00D86FFA"/>
    <w:rsid w:val="00D90AE8"/>
    <w:rsid w:val="00D91121"/>
    <w:rsid w:val="00D93765"/>
    <w:rsid w:val="00D94609"/>
    <w:rsid w:val="00D9785C"/>
    <w:rsid w:val="00DA05B5"/>
    <w:rsid w:val="00DB0901"/>
    <w:rsid w:val="00DB49E1"/>
    <w:rsid w:val="00DC12DC"/>
    <w:rsid w:val="00DC1D1F"/>
    <w:rsid w:val="00DC3A27"/>
    <w:rsid w:val="00DD1EA2"/>
    <w:rsid w:val="00DD27D8"/>
    <w:rsid w:val="00DD7967"/>
    <w:rsid w:val="00DE09F4"/>
    <w:rsid w:val="00DE11A3"/>
    <w:rsid w:val="00DE310A"/>
    <w:rsid w:val="00DE42B7"/>
    <w:rsid w:val="00DE5F15"/>
    <w:rsid w:val="00DE630C"/>
    <w:rsid w:val="00DF3A09"/>
    <w:rsid w:val="00DF4FFD"/>
    <w:rsid w:val="00E0178F"/>
    <w:rsid w:val="00E02E2F"/>
    <w:rsid w:val="00E04C14"/>
    <w:rsid w:val="00E062AB"/>
    <w:rsid w:val="00E153D7"/>
    <w:rsid w:val="00E30761"/>
    <w:rsid w:val="00E31CC1"/>
    <w:rsid w:val="00E324C2"/>
    <w:rsid w:val="00E35AB7"/>
    <w:rsid w:val="00E360C9"/>
    <w:rsid w:val="00E37445"/>
    <w:rsid w:val="00E377FC"/>
    <w:rsid w:val="00E4071D"/>
    <w:rsid w:val="00E40A80"/>
    <w:rsid w:val="00E44887"/>
    <w:rsid w:val="00E45BE7"/>
    <w:rsid w:val="00E465CE"/>
    <w:rsid w:val="00E51360"/>
    <w:rsid w:val="00E525A7"/>
    <w:rsid w:val="00E54DB7"/>
    <w:rsid w:val="00E56F48"/>
    <w:rsid w:val="00E57FEE"/>
    <w:rsid w:val="00E61BDD"/>
    <w:rsid w:val="00E6295D"/>
    <w:rsid w:val="00E6306C"/>
    <w:rsid w:val="00E645BB"/>
    <w:rsid w:val="00E64938"/>
    <w:rsid w:val="00E67B4F"/>
    <w:rsid w:val="00E826C2"/>
    <w:rsid w:val="00E85C52"/>
    <w:rsid w:val="00E863CD"/>
    <w:rsid w:val="00E9095F"/>
    <w:rsid w:val="00E95675"/>
    <w:rsid w:val="00E974DB"/>
    <w:rsid w:val="00EA2B72"/>
    <w:rsid w:val="00EA567B"/>
    <w:rsid w:val="00EB08F0"/>
    <w:rsid w:val="00EB1D0E"/>
    <w:rsid w:val="00EB54BE"/>
    <w:rsid w:val="00EC11B4"/>
    <w:rsid w:val="00EC1AD1"/>
    <w:rsid w:val="00EC1F8D"/>
    <w:rsid w:val="00ED094B"/>
    <w:rsid w:val="00ED4DA3"/>
    <w:rsid w:val="00ED5AA1"/>
    <w:rsid w:val="00ED7216"/>
    <w:rsid w:val="00EE145E"/>
    <w:rsid w:val="00EE2977"/>
    <w:rsid w:val="00EE37DA"/>
    <w:rsid w:val="00EE5AC3"/>
    <w:rsid w:val="00EF1BFD"/>
    <w:rsid w:val="00EF770C"/>
    <w:rsid w:val="00F01269"/>
    <w:rsid w:val="00F042C6"/>
    <w:rsid w:val="00F05B21"/>
    <w:rsid w:val="00F12A39"/>
    <w:rsid w:val="00F13211"/>
    <w:rsid w:val="00F13431"/>
    <w:rsid w:val="00F135CF"/>
    <w:rsid w:val="00F16FE4"/>
    <w:rsid w:val="00F3365D"/>
    <w:rsid w:val="00F34B49"/>
    <w:rsid w:val="00F34FC3"/>
    <w:rsid w:val="00F35A56"/>
    <w:rsid w:val="00F43E36"/>
    <w:rsid w:val="00F455D4"/>
    <w:rsid w:val="00F46B98"/>
    <w:rsid w:val="00F4777A"/>
    <w:rsid w:val="00F536C5"/>
    <w:rsid w:val="00F55808"/>
    <w:rsid w:val="00F5664D"/>
    <w:rsid w:val="00F62238"/>
    <w:rsid w:val="00F66243"/>
    <w:rsid w:val="00F66337"/>
    <w:rsid w:val="00F77B75"/>
    <w:rsid w:val="00F84662"/>
    <w:rsid w:val="00F84D29"/>
    <w:rsid w:val="00F97DFA"/>
    <w:rsid w:val="00FA13B1"/>
    <w:rsid w:val="00FA436C"/>
    <w:rsid w:val="00FA70D8"/>
    <w:rsid w:val="00FA7303"/>
    <w:rsid w:val="00FB1EFF"/>
    <w:rsid w:val="00FB4B34"/>
    <w:rsid w:val="00FB5CB4"/>
    <w:rsid w:val="00FB5F62"/>
    <w:rsid w:val="00FB666C"/>
    <w:rsid w:val="00FB7A79"/>
    <w:rsid w:val="00FC005E"/>
    <w:rsid w:val="00FC044E"/>
    <w:rsid w:val="00FC21C4"/>
    <w:rsid w:val="00FC71AF"/>
    <w:rsid w:val="00FD1144"/>
    <w:rsid w:val="00FD20DB"/>
    <w:rsid w:val="00FD637E"/>
    <w:rsid w:val="00FE1403"/>
    <w:rsid w:val="00FE1979"/>
    <w:rsid w:val="00FE2667"/>
    <w:rsid w:val="00FE31FA"/>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80100E"/>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diagramLayout" Target="diagrams/layout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fontTable" Target="fontTable.xml"/><Relationship Id="rId10" Type="http://schemas.openxmlformats.org/officeDocument/2006/relationships/hyperlink" Target="https://dl.acm.org/" TargetMode="Externa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header" Target="header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895641-3DA1-4D88-BEB0-E6A4406B2C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66</TotalTime>
  <Pages>32</Pages>
  <Words>10924</Words>
  <Characters>58990</Characters>
  <Application>Microsoft Office Word</Application>
  <DocSecurity>0</DocSecurity>
  <Lines>491</Lines>
  <Paragraphs>139</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69775</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929</cp:revision>
  <cp:lastPrinted>2003-10-22T01:33:00Z</cp:lastPrinted>
  <dcterms:created xsi:type="dcterms:W3CDTF">2018-05-30T22:47:00Z</dcterms:created>
  <dcterms:modified xsi:type="dcterms:W3CDTF">2020-05-31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